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767E0E1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Sebastian Pfautsch</w:t>
      </w:r>
      <w:r w:rsidR="009B00B8" w:rsidRPr="009B00B8">
        <w:rPr>
          <w:rFonts w:ascii="Times New Roman" w:hAnsi="Times New Roman" w:cs="Times New Roman"/>
          <w:sz w:val="24"/>
          <w:szCs w:val="24"/>
          <w:vertAlign w:val="superscript"/>
        </w:rPr>
        <w:t>1,4</w:t>
      </w:r>
      <w:r w:rsidRPr="009B00B8">
        <w:rPr>
          <w:rFonts w:ascii="Times New Roman" w:hAnsi="Times New Roman" w:cs="Times New Roman"/>
          <w:sz w:val="24"/>
          <w:szCs w:val="24"/>
        </w:rPr>
        <w:t>, Peter B. Reich</w:t>
      </w:r>
      <w:r w:rsidR="009B00B8" w:rsidRPr="009B00B8">
        <w:rPr>
          <w:rFonts w:ascii="Times New Roman" w:hAnsi="Times New Roman" w:cs="Times New Roman"/>
          <w:sz w:val="24"/>
          <w:szCs w:val="24"/>
          <w:vertAlign w:val="superscript"/>
        </w:rPr>
        <w:t>1,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10F4349E" w:rsidR="009B00B8" w:rsidRPr="009B00B8" w:rsidRDefault="009B00B8" w:rsidP="009B00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Pr="009B00B8">
        <w:rPr>
          <w:rFonts w:ascii="Times New Roman" w:eastAsia="TimesNewRoman" w:hAnsi="Times New Roman" w:cs="Times New Roman"/>
          <w:sz w:val="24"/>
          <w:szCs w:val="24"/>
          <w:lang w:val="en-US"/>
        </w:rPr>
        <w:t>Office of the Deputy-Vice Chancellor (Research &amp; Development), Western Sydney University,</w:t>
      </w:r>
      <w:r>
        <w:rPr>
          <w:rFonts w:ascii="Times New Roman" w:eastAsia="TimesNewRoman" w:hAnsi="Times New Roman" w:cs="Times New Roman"/>
          <w:sz w:val="24"/>
          <w:szCs w:val="24"/>
          <w:lang w:val="en-US"/>
        </w:rPr>
        <w:t xml:space="preserve"> </w:t>
      </w:r>
      <w:r w:rsidRPr="009B00B8">
        <w:rPr>
          <w:rFonts w:ascii="Times New Roman" w:eastAsia="TimesNewRoman" w:hAnsi="Times New Roman" w:cs="Times New Roman"/>
          <w:sz w:val="24"/>
          <w:szCs w:val="24"/>
          <w:lang w:val="en-US"/>
        </w:rPr>
        <w:t xml:space="preserve">8 Locked Bag 1797, </w:t>
      </w:r>
      <w:proofErr w:type="spellStart"/>
      <w:r w:rsidRPr="009B00B8">
        <w:rPr>
          <w:rFonts w:ascii="Times New Roman" w:eastAsia="TimesNewRoman" w:hAnsi="Times New Roman" w:cs="Times New Roman"/>
          <w:sz w:val="24"/>
          <w:szCs w:val="24"/>
          <w:lang w:val="en-US"/>
        </w:rPr>
        <w:t>Penrith</w:t>
      </w:r>
      <w:proofErr w:type="spellEnd"/>
      <w:r w:rsidRPr="009B00B8">
        <w:rPr>
          <w:rFonts w:ascii="Times New Roman" w:eastAsia="TimesNewRoman" w:hAnsi="Times New Roman" w:cs="Times New Roman"/>
          <w:sz w:val="24"/>
          <w:szCs w:val="24"/>
          <w:lang w:val="en-US"/>
        </w:rPr>
        <w:t>, NSW 2751, Australia</w:t>
      </w:r>
      <w:r>
        <w:rPr>
          <w:rFonts w:ascii="Times New Roman" w:eastAsia="TimesNewRoman" w:hAnsi="Times New Roman" w:cs="Times New Roman"/>
          <w:sz w:val="24"/>
          <w:szCs w:val="24"/>
          <w:lang w:val="en-US"/>
        </w:rPr>
        <w:t>.</w:t>
      </w:r>
    </w:p>
    <w:p w14:paraId="085DC78E" w14:textId="7644D50E" w:rsidR="00563E99" w:rsidRPr="009B00B8" w:rsidRDefault="009B00B8" w:rsidP="00B06987">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5</w:t>
      </w:r>
      <w:r w:rsidRPr="00662255">
        <w:rPr>
          <w:rFonts w:ascii="Times New Roman" w:hAnsi="Times New Roman" w:cs="Times New Roman"/>
          <w:sz w:val="24"/>
          <w:szCs w:val="24"/>
        </w:rPr>
        <w:t>Department of Fore</w:t>
      </w:r>
      <w:r w:rsidRPr="00A068B7">
        <w:rPr>
          <w:rFonts w:ascii="Times New Roman" w:hAnsi="Times New Roman" w:cs="Times New Roman"/>
          <w:sz w:val="24"/>
          <w:szCs w:val="24"/>
        </w:rPr>
        <w:t>st Resources, University of Minnesota, 1530 Cleveland Ave N., St Paul, MN, 55108 USA.</w:t>
      </w: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6EFE0E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0C4DA0">
        <w:rPr>
          <w:rFonts w:ascii="Times New Roman" w:hAnsi="Times New Roman" w:cs="Times New Roman"/>
          <w:sz w:val="24"/>
          <w:szCs w:val="24"/>
        </w:rPr>
        <w:t>733</w:t>
      </w:r>
    </w:p>
    <w:p w14:paraId="196A086D" w14:textId="6F3B1B0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t>157</w:t>
      </w:r>
    </w:p>
    <w:p w14:paraId="3BDCCDA3" w14:textId="56F84B6E"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0C4DA0">
        <w:rPr>
          <w:rFonts w:ascii="Times New Roman" w:hAnsi="Times New Roman" w:cs="Times New Roman"/>
          <w:sz w:val="24"/>
          <w:szCs w:val="24"/>
        </w:rPr>
        <w:t>341</w:t>
      </w:r>
    </w:p>
    <w:p w14:paraId="12E35DFD" w14:textId="035EB2E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t>22</w:t>
      </w:r>
      <w:r w:rsidR="000C4DA0">
        <w:rPr>
          <w:rFonts w:ascii="Times New Roman" w:hAnsi="Times New Roman" w:cs="Times New Roman"/>
          <w:sz w:val="24"/>
          <w:szCs w:val="24"/>
        </w:rPr>
        <w:t>07</w:t>
      </w:r>
    </w:p>
    <w:p w14:paraId="1F828C49" w14:textId="663F194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5</w:t>
      </w:r>
      <w:r w:rsidR="000C4DA0">
        <w:rPr>
          <w:rFonts w:ascii="Times New Roman" w:hAnsi="Times New Roman" w:cs="Times New Roman"/>
          <w:sz w:val="24"/>
          <w:szCs w:val="24"/>
        </w:rPr>
        <w:t>22</w:t>
      </w:r>
    </w:p>
    <w:p w14:paraId="6046FD2E" w14:textId="7ED5081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64</w:t>
      </w:r>
    </w:p>
    <w:p w14:paraId="02E14035" w14:textId="401A2E24"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8F5C2F">
        <w:rPr>
          <w:rFonts w:ascii="Times New Roman" w:hAnsi="Times New Roman" w:cs="Times New Roman"/>
          <w:sz w:val="24"/>
          <w:szCs w:val="24"/>
        </w:rPr>
        <w:t>99</w:t>
      </w:r>
      <w:r w:rsidR="00374242" w:rsidRPr="009B00B8">
        <w:rPr>
          <w:rFonts w:ascii="Times New Roman" w:hAnsi="Times New Roman" w:cs="Times New Roman"/>
          <w:sz w:val="24"/>
          <w:szCs w:val="24"/>
        </w:rPr>
        <w:tab/>
      </w:r>
    </w:p>
    <w:p w14:paraId="3B55EAD5" w14:textId="04C9C337" w:rsidR="009B00B8" w:rsidRPr="00B06987" w:rsidRDefault="00374242" w:rsidP="008F5C2F">
      <w:pPr>
        <w:spacing w:before="240" w:line="360" w:lineRule="auto"/>
        <w:rPr>
          <w:rFonts w:ascii="Times New Roman" w:hAnsi="Times New Roman" w:cs="Times New Roman"/>
        </w:rPr>
      </w:pPr>
      <w:r w:rsidRPr="009B00B8">
        <w:rPr>
          <w:rFonts w:ascii="Times New Roman" w:hAnsi="Times New Roman" w:cs="Times New Roman"/>
          <w:sz w:val="24"/>
          <w:szCs w:val="24"/>
        </w:rPr>
        <w:t>7 figures, 0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commentRangeStart w:id="1"/>
      <w:r>
        <w:rPr>
          <w:rFonts w:ascii="Times New Roman" w:hAnsi="Times New Roman" w:cs="Times New Roman"/>
          <w:b/>
          <w:sz w:val="28"/>
          <w:szCs w:val="28"/>
        </w:rPr>
        <w:lastRenderedPageBreak/>
        <w:t>Summary</w:t>
      </w:r>
      <w:commentRangeEnd w:id="1"/>
      <w:r w:rsidR="00F03DDB">
        <w:rPr>
          <w:rStyle w:val="CommentReference"/>
        </w:rPr>
        <w:commentReference w:id="1"/>
      </w:r>
    </w:p>
    <w:p w14:paraId="04F45571" w14:textId="10321E8E"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may be influenced by environmental changes such as warming and drought.</w:t>
      </w:r>
      <w:r>
        <w:rPr>
          <w:rFonts w:ascii="Times New Roman" w:hAnsi="Times New Roman" w:cs="Times New Roman"/>
          <w:sz w:val="24"/>
          <w:szCs w:val="24"/>
        </w:rPr>
        <w:t xml:space="preserve"> </w:t>
      </w:r>
    </w:p>
    <w:p w14:paraId="7756A5FB" w14:textId="7777777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field conditions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8DA6E6A" w14:textId="21AF4299"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arming accelerated growth and leaf area development, and increased the partitioning of Gross Primary Production (GPP) to aboveground respiration and growth, while decreasing C partitioning belowground. </w:t>
      </w:r>
      <w:commentRangeStart w:id="2"/>
      <w:r w:rsidRPr="00555290">
        <w:rPr>
          <w:rFonts w:ascii="Times New Roman" w:hAnsi="Times New Roman" w:cs="Times New Roman"/>
          <w:sz w:val="24"/>
          <w:szCs w:val="24"/>
        </w:rPr>
        <w:t>Trees utilized deep soil water to avoid physiological stress during the drought treatment, such that drought did not affect C allocation.</w:t>
      </w:r>
      <w:commentRangeEnd w:id="2"/>
      <w:r w:rsidR="0031375E">
        <w:rPr>
          <w:rStyle w:val="CommentReference"/>
        </w:rPr>
        <w:commentReference w:id="2"/>
      </w:r>
      <w:r w:rsidRPr="00555290">
        <w:rPr>
          <w:rFonts w:ascii="Times New Roman" w:hAnsi="Times New Roman" w:cs="Times New Roman"/>
          <w:b/>
          <w:sz w:val="24"/>
          <w:szCs w:val="24"/>
        </w:rPr>
        <w:t xml:space="preserve"> </w:t>
      </w:r>
      <w:commentRangeStart w:id="3"/>
      <w:r w:rsidR="00555290">
        <w:rPr>
          <w:rFonts w:ascii="Times New Roman" w:hAnsi="Times New Roman" w:cs="Times New Roman"/>
          <w:sz w:val="24"/>
          <w:szCs w:val="24"/>
        </w:rPr>
        <w:t>Warming increased growth respiration, but m</w:t>
      </w:r>
      <w:r w:rsidR="00555290" w:rsidRPr="00555290">
        <w:rPr>
          <w:rFonts w:ascii="Times New Roman" w:hAnsi="Times New Roman" w:cs="Times New Roman"/>
          <w:sz w:val="24"/>
          <w:szCs w:val="24"/>
        </w:rPr>
        <w:t xml:space="preserve">aintenance respiration acclimated </w:t>
      </w:r>
      <w:proofErr w:type="spellStart"/>
      <w:r w:rsidR="00555290" w:rsidRPr="00555290">
        <w:rPr>
          <w:rFonts w:ascii="Times New Roman" w:hAnsi="Times New Roman" w:cs="Times New Roman"/>
          <w:sz w:val="24"/>
          <w:szCs w:val="24"/>
        </w:rPr>
        <w:t>homeostatically</w:t>
      </w:r>
      <w:proofErr w:type="spellEnd"/>
      <w:r w:rsidR="00555290">
        <w:rPr>
          <w:rFonts w:ascii="Times New Roman" w:hAnsi="Times New Roman" w:cs="Times New Roman"/>
          <w:sz w:val="24"/>
          <w:szCs w:val="24"/>
        </w:rPr>
        <w:t>.</w:t>
      </w:r>
      <w:r w:rsidR="00555290" w:rsidRPr="00555290">
        <w:rPr>
          <w:rFonts w:ascii="Times New Roman" w:hAnsi="Times New Roman" w:cs="Times New Roman"/>
          <w:sz w:val="24"/>
          <w:szCs w:val="24"/>
        </w:rPr>
        <w:t xml:space="preserve"> </w:t>
      </w:r>
      <w:commentRangeEnd w:id="3"/>
      <w:r w:rsidR="0031375E">
        <w:rPr>
          <w:rStyle w:val="CommentReference"/>
        </w:rPr>
        <w:commentReference w:id="3"/>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1AB93573"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tion of C to long-lived C pools, such as wood and coarse roots, relative to C allocation to pools with higher turnover rates, such as</w:t>
      </w:r>
      <w:r w:rsidR="009B00B8">
        <w:rPr>
          <w:rFonts w:ascii="Times New Roman" w:hAnsi="Times New Roman" w:cs="Times New Roman"/>
        </w:rPr>
        <w:t xml:space="preserve"> leaves and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Pr="009B00B8">
        <w:rPr>
          <w:rFonts w:ascii="Times New Roman" w:hAnsi="Times New Roman" w:cs="Times New Roman"/>
        </w:rPr>
        <w:t xml:space="preserve">The allocation of C also affects the acquisition of light, nutrients, and water resources,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has strong effects on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0CA34B87"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p>
    <w:p w14:paraId="7338AE82" w14:textId="41952278"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in trees and forests. The simplest approach is to assume that trees partition a constant fraction of fixed C to each use, such as autotrophic respiration and the production of leaves, wood, and roots. This simple scheme is supported by linear relationships between production terms in some systems, such as a strong and constant relationship between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the dynamic temporal responses that have been observed in some ecosystem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ps, </w:t>
      </w:r>
      <w:proofErr w:type="spellStart"/>
      <w:r w:rsidR="00D3799D">
        <w:rPr>
          <w:rFonts w:ascii="Times New Roman" w:hAnsi="Times New Roman" w:cs="Times New Roman"/>
        </w:rPr>
        <w:t>Hü</w:t>
      </w:r>
      <w:r w:rsidRPr="009B00B8">
        <w:rPr>
          <w:rFonts w:ascii="Times New Roman" w:hAnsi="Times New Roman" w:cs="Times New Roman"/>
        </w:rPr>
        <w:t>ber</w:t>
      </w:r>
      <w:proofErr w:type="spellEnd"/>
      <w:r w:rsidRPr="009B00B8">
        <w:rPr>
          <w:rFonts w:ascii="Times New Roman" w:hAnsi="Times New Roman" w:cs="Times New Roman"/>
        </w:rPr>
        <w:t xml:space="preserve">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to </w:t>
      </w:r>
      <w:r w:rsidRPr="009B00B8">
        <w:rPr>
          <w:rFonts w:ascii="Times New Roman" w:hAnsi="Times New Roman" w:cs="Times New Roman"/>
        </w:rPr>
        <w:lastRenderedPageBreak/>
        <w:t>be ecologically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Pr="009B00B8">
        <w:rPr>
          <w:rFonts w:ascii="Times New Roman" w:hAnsi="Times New Roman" w:cs="Times New Roman"/>
        </w:rPr>
        <w:t>. However, direct empirical evidence supporting this concept is relatively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D3799D">
        <w:rPr>
          <w:rFonts w:ascii="Times New Roman" w:hAnsi="Times New Roman" w:cs="Times New Roman"/>
        </w:rPr>
        <w:t xml:space="preserve"> </w:t>
      </w:r>
      <w:r w:rsidR="008C2121">
        <w:rPr>
          <w:rFonts w:ascii="Times New Roman" w:hAnsi="Times New Roman" w:cs="Times New Roman"/>
        </w:rPr>
        <w:t>but</w:t>
      </w:r>
      <w:r w:rsidRPr="009B00B8">
        <w:rPr>
          <w:rFonts w:ascii="Times New Roman" w:hAnsi="Times New Roman" w:cs="Times New Roman"/>
        </w:rPr>
        <w:t xml:space="preserve"> 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614D100F" w:rsidR="00563E99" w:rsidRDefault="00374242" w:rsidP="003B24EB">
      <w:pPr>
        <w:spacing w:before="120" w:line="360" w:lineRule="auto"/>
        <w:ind w:firstLine="720"/>
        <w:rPr>
          <w:rFonts w:ascii="Times New Roman" w:hAnsi="Times New Roman" w:cs="Times New Roman"/>
        </w:rPr>
      </w:pPr>
      <w:r w:rsidRPr="009B00B8">
        <w:rPr>
          <w:rFonts w:ascii="Times New Roman" w:hAnsi="Times New Roman" w:cs="Times New Roman"/>
        </w:rPr>
        <w:t>Temperature is a fundamentally important 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which affects tree C balance with warming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3B24EB">
        <w:rPr>
          <w:rFonts w:ascii="Times New Roman" w:hAnsi="Times New Roman" w:cs="Times New Roman"/>
        </w:rPr>
        <w:t>. Furthermore,</w:t>
      </w:r>
      <w:r w:rsidRPr="009B00B8">
        <w:rPr>
          <w:rFonts w:ascii="Times New Roman" w:hAnsi="Times New Roman" w:cs="Times New Roman"/>
        </w:rPr>
        <w:t xml:space="preserve"> </w:t>
      </w:r>
      <w:r w:rsidR="003B24EB">
        <w:rPr>
          <w:rFonts w:ascii="Times New Roman" w:hAnsi="Times New Roman" w:cs="Times New Roman"/>
        </w:rPr>
        <w:t>s</w:t>
      </w:r>
      <w:r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Pr="009B00B8">
        <w:rPr>
          <w:rFonts w:ascii="Times New Roman" w:hAnsi="Times New Roman" w:cs="Times New Roman"/>
        </w:rPr>
        <w:t xml:space="preserve">has been attributed to a warming-induced increase in </w:t>
      </w:r>
      <w:commentRangeStart w:id="4"/>
      <w:r w:rsidRPr="009B00B8">
        <w:rPr>
          <w:rFonts w:ascii="Times New Roman" w:hAnsi="Times New Roman" w:cs="Times New Roman"/>
        </w:rPr>
        <w:t>soil N availability</w:t>
      </w:r>
      <w:commentRangeEnd w:id="4"/>
      <w:r w:rsidR="00EC3235">
        <w:rPr>
          <w:rStyle w:val="CommentReference"/>
        </w:rPr>
        <w:commentReference w:id="4"/>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Pr="009B00B8">
        <w:rPr>
          <w:rFonts w:ascii="Times New Roman" w:hAnsi="Times New Roman" w:cs="Times New Roman"/>
        </w:rPr>
        <w:t xml:space="preserve">. A recent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Pr="009B00B8">
        <w:rPr>
          <w:rFonts w:ascii="Times New Roman" w:hAnsi="Times New Roman" w:cs="Times New Roman"/>
        </w:rPr>
        <w:t xml:space="preserve">reduce C allocation belowground in beech samplings via a direct effect on tree physiology, without the influence of an altered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 xml:space="preserve">Broad environmental gradients in mean annual temperature (MAT) are strongly correlated with the distribution of biomass, such that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Meta-analyses of experimental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Pr="009B00B8">
        <w:rPr>
          <w:rFonts w:ascii="Times New Roman" w:hAnsi="Times New Roman" w:cs="Times New Roman"/>
        </w:rPr>
        <w:t xml:space="preserve"> </w:t>
      </w:r>
      <w:r w:rsidR="008C2121">
        <w:rPr>
          <w:rFonts w:ascii="Times New Roman" w:hAnsi="Times New Roman" w:cs="Times New Roman"/>
        </w:rPr>
        <w:t>a</w:t>
      </w:r>
      <w:r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1F409333"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strongly i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given widespread forest mortalit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peovacl4m","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Alle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5)</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and predictions that climate change may increase the frequency and severity of droughts in many </w:t>
      </w:r>
      <w:commentRangeStart w:id="5"/>
      <w:r w:rsidRPr="009B00B8">
        <w:rPr>
          <w:rFonts w:ascii="Times New Roman" w:hAnsi="Times New Roman" w:cs="Times New Roman"/>
        </w:rPr>
        <w:t>regions</w:t>
      </w:r>
      <w:r w:rsidR="00461ED8">
        <w:rPr>
          <w:rFonts w:ascii="Times New Roman" w:hAnsi="Times New Roman" w:cs="Times New Roman"/>
        </w:rPr>
        <w:t xml:space="preserve"> </w:t>
      </w:r>
      <w:commentRangeEnd w:id="5"/>
      <w:r w:rsidR="00EC3235">
        <w:rPr>
          <w:rStyle w:val="CommentReference"/>
        </w:rPr>
        <w:commentReference w:id="5"/>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Pr="009B00B8">
        <w:rPr>
          <w:rFonts w:ascii="Times New Roman" w:hAnsi="Times New Roman" w:cs="Times New Roman"/>
        </w:rPr>
        <w:t xml:space="preserve">there is limited support for this idea. </w:t>
      </w:r>
      <w:r w:rsidR="00D52565">
        <w:rPr>
          <w:rFonts w:ascii="Times New Roman" w:hAnsi="Times New Roman" w:cs="Times New Roman"/>
        </w:rPr>
        <w:t xml:space="preserve">First,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root mass fraction and aridity across a global dataset of &gt;6,200 forests. </w:t>
      </w:r>
      <w:r w:rsidR="00D52565">
        <w:rPr>
          <w:rFonts w:ascii="Times New Roman" w:hAnsi="Times New Roman" w:cs="Times New Roman"/>
        </w:rPr>
        <w:t xml:space="preserve">Second,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 xml:space="preserve">to aboveground growth and respiration, particularly in the year following the </w:t>
      </w:r>
      <w:r w:rsidRPr="009B00B8">
        <w:rPr>
          <w:rFonts w:ascii="Times New Roman" w:hAnsi="Times New Roman" w:cs="Times New Roman"/>
        </w:rPr>
        <w:lastRenderedPageBreak/>
        <w:t>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E16B34">
        <w:rPr>
          <w:rFonts w:ascii="Times New Roman" w:hAnsi="Times New Roman" w:cs="Times New Roman"/>
        </w:rPr>
        <w:t xml:space="preserve">However other observations are consistent with an increased allocation belowground under drought. </w:t>
      </w:r>
      <w:r w:rsidR="00D30653">
        <w:rPr>
          <w:rFonts w:ascii="Times New Roman" w:hAnsi="Times New Roman" w:cs="Times New Roman"/>
        </w:rPr>
        <w:t>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E16B34">
        <w:rPr>
          <w:rFonts w:ascii="Times New Roman" w:hAnsi="Times New Roman" w:cs="Times New Roman"/>
        </w:rPr>
        <w:t xml:space="preserve">. </w:t>
      </w:r>
      <w:r w:rsidR="00D52565">
        <w:rPr>
          <w:rFonts w:ascii="Times New Roman" w:hAnsi="Times New Roman" w:cs="Times New Roman"/>
        </w:rPr>
        <w:t>Moreover, 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s appealing, the reality of tree C allocation responses to drought are likely more complex and merit further study.</w:t>
      </w:r>
    </w:p>
    <w:p w14:paraId="08E64C2C" w14:textId="00635358"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Furthermore, if warmer temperatures reduce C allocation belowground, then the ability of trees to acquire soil water may also be impaired. However, an experiment with young oak saplings in 3-m-tall open top chambers found no interaction between experimental warming and drought on tree growth or evapotranspiration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D52565">
        <w:rPr>
          <w:rFonts w:ascii="Times New Roman" w:hAnsi="Times New Roman" w:cs="Times New Roman"/>
        </w:rPr>
        <w:t xml:space="preserve">;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Pr="009B00B8">
        <w:rPr>
          <w:rFonts w:ascii="Times New Roman" w:hAnsi="Times New Roman" w:cs="Times New Roman"/>
        </w:rPr>
        <w:t xml:space="preserve"> monocultures was unaffected by either warming or precipitation redistribution alone, but was strongly reduced in the combination of warm and dry conditions. However, the relative growth rate of </w:t>
      </w:r>
      <w:proofErr w:type="spellStart"/>
      <w:r w:rsidRPr="009B00B8">
        <w:rPr>
          <w:rFonts w:ascii="Times New Roman" w:hAnsi="Times New Roman" w:cs="Times New Roman"/>
          <w:i/>
        </w:rPr>
        <w:t>Juniper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virginiana</w:t>
      </w:r>
      <w:proofErr w:type="spellEnd"/>
      <w:r w:rsidRPr="009B00B8">
        <w:rPr>
          <w:rFonts w:ascii="Times New Roman" w:hAnsi="Times New Roman" w:cs="Times New Roman"/>
        </w:rPr>
        <w:t xml:space="preserve"> was reduced by precipitation redistribution and increased by</w:t>
      </w:r>
      <w:r w:rsidR="00AF22CC">
        <w:rPr>
          <w:rFonts w:ascii="Times New Roman" w:hAnsi="Times New Roman" w:cs="Times New Roman"/>
        </w:rPr>
        <w:t xml:space="preserve"> warming, with no interaction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p1hv1sq3l","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Vold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Thus, </w:t>
      </w:r>
      <w:r w:rsidR="00D30653">
        <w:rPr>
          <w:rFonts w:ascii="Times New Roman" w:hAnsi="Times New Roman" w:cs="Times New Roman"/>
        </w:rPr>
        <w:t>the current literature makes it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CA1577">
        <w:rPr>
          <w:rFonts w:ascii="Times New Roman" w:hAnsi="Times New Roman" w:cs="Times New Roman"/>
        </w:rPr>
        <w:t>, suggesting that additional studies may be informative</w:t>
      </w:r>
      <w:r w:rsidRPr="009B00B8">
        <w:rPr>
          <w:rFonts w:ascii="Times New Roman" w:hAnsi="Times New Roman" w:cs="Times New Roman"/>
        </w:rPr>
        <w:t>.</w:t>
      </w:r>
    </w:p>
    <w:p w14:paraId="2E92D40F" w14:textId="74984CC5"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Using the unique infrastructure of 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70E960F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that enclosed a single tree rooted in soil (3.25 m in diameter, 9 m in height, </w:t>
      </w:r>
      <w:proofErr w:type="gramStart"/>
      <w:r w:rsidRPr="009B00B8">
        <w:rPr>
          <w:rFonts w:ascii="Times New Roman" w:hAnsi="Times New Roman" w:cs="Times New Roman"/>
        </w:rPr>
        <w:t>volume of ~53</w:t>
      </w:r>
      <w:proofErr w:type="gramEnd"/>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ntire </w:t>
      </w:r>
      <w:r w:rsidR="009C5D79">
        <w:rPr>
          <w:rFonts w:ascii="Times New Roman" w:hAnsi="Times New Roman" w:cs="Times New Roman"/>
        </w:rPr>
        <w:t>tree crown</w:t>
      </w:r>
      <w:r w:rsidRPr="009B00B8">
        <w:rPr>
          <w:rFonts w:ascii="Times New Roman" w:hAnsi="Times New Roman" w:cs="Times New Roman"/>
        </w:rPr>
        <w:t xml:space="preserve"> 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5E32C23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heavy duty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 the rooting volume of each tree was controlled and isolated from surrounding trees. Note however, that some </w:t>
      </w:r>
      <w:r w:rsidR="00DA7276">
        <w:rPr>
          <w:rFonts w:ascii="Times New Roman" w:hAnsi="Times New Roman" w:cs="Times New Roman"/>
        </w:rPr>
        <w:t>trees extended roots through the</w:t>
      </w:r>
      <w:r w:rsidRPr="009B00B8">
        <w:rPr>
          <w:rFonts w:ascii="Times New Roman" w:hAnsi="Times New Roman" w:cs="Times New Roman"/>
        </w:rPr>
        <w:t xml:space="preserve"> horizontal hard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1A515289"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 xml:space="preserve">Trees assigned to the ambient and warmed temperature treatments had equivalent height and basal diameter when potted seedlings were placed into the WTCs in December 2012 (heights of 41.5 +/- standard error of 0.8 and 40.2 +/- 1.8 cm; diameters of 2.4 +/- of 0.1 and 2.5 +/- 0.1 mm in ambient and warmed treatment, respectively). </w:t>
      </w:r>
    </w:p>
    <w:p w14:paraId="240A48A7" w14:textId="073B132F"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 xml:space="preserve">2016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regularly and equally every 15 d with half the mean monthly rainfall. A water exclusion treatment was applied to half of the trees on 12 February 2014, resulting in a 2x2 factorial design between the experimental treatments of warming and drought (n = 3 after 12 February 2014). Trees assigned to the drought treatment received no irrigation from 12 Feb 2014 through 5 May 2014, representing an extreme summer drought of nearly three months. </w:t>
      </w:r>
    </w:p>
    <w:p w14:paraId="3991E478" w14:textId="77777777" w:rsidR="00563E99" w:rsidRPr="009B00B8" w:rsidRDefault="00374242" w:rsidP="00DA7276">
      <w:pPr>
        <w:spacing w:before="120" w:line="360" w:lineRule="auto"/>
        <w:rPr>
          <w:rFonts w:ascii="Times New Roman" w:hAnsi="Times New Roman" w:cs="Times New Roman"/>
          <w:i/>
        </w:rPr>
      </w:pPr>
      <w:r w:rsidRPr="009B00B8">
        <w:rPr>
          <w:rFonts w:ascii="Times New Roman" w:hAnsi="Times New Roman" w:cs="Times New Roman"/>
          <w:i/>
        </w:rPr>
        <w:lastRenderedPageBreak/>
        <w:t>Soil water content and plant water status</w:t>
      </w:r>
    </w:p>
    <w:p w14:paraId="2CF6931B" w14:textId="79CED66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approximately 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10404C2B"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All sensors measured volumetric water content at 15-minute resolution; we present daily averages.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47E3CA2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 for a complete description. In brief, we utilized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We assumed GPP to b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0795F7E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The mass of all trees was measured destructively at the end of the experiment (26 May 2014). Tree 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FC0EB45"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al heights (lower, middle, and upper thirds). All branches were cut flush to the stem, grouped by layer, 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 fresh volume was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Wood and bark densities were similar (mean of 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modestly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rectly after drying at 70 °C until sample mass no longer changed</w:t>
      </w:r>
      <w:r w:rsidR="009526C3">
        <w:rPr>
          <w:rFonts w:ascii="Times New Roman" w:hAnsi="Times New Roman" w:cs="Times New Roman"/>
        </w:rPr>
        <w:t>.</w:t>
      </w:r>
    </w:p>
    <w:p w14:paraId="00554DC1" w14:textId="386A09D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6B9B47B"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fortnight (i.e., every two weeks)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03F0FAB"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 in total 86,431 leaves were counted.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668B76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project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t>
      </w:r>
      <w:r w:rsidRPr="009B00B8">
        <w:rPr>
          <w:rFonts w:ascii="Times New Roman" w:hAnsi="Times New Roman" w:cs="Times New Roman"/>
        </w:rPr>
        <w:lastRenderedPageBreak/>
        <w:t xml:space="preserve">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7777777"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the roles of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of this relationship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experimental warming, we expect the warmed treatment to have a higher y-intercept than the ambient treatment. However i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xml:space="preserve">, we expect the ambient and warmed treatments to have equivalent </w:t>
      </w:r>
      <w:commentRangeStart w:id="6"/>
      <w:r w:rsidRPr="009B00B8">
        <w:rPr>
          <w:rFonts w:ascii="Times New Roman" w:hAnsi="Times New Roman" w:cs="Times New Roman"/>
        </w:rPr>
        <w:t>intercepts</w:t>
      </w:r>
      <w:commentRangeEnd w:id="6"/>
      <w:r w:rsidR="00EC3235">
        <w:rPr>
          <w:rStyle w:val="CommentReference"/>
        </w:rPr>
        <w:commentReference w:id="6"/>
      </w:r>
      <w:r w:rsidRPr="009B00B8">
        <w:rPr>
          <w:rFonts w:ascii="Times New Roman" w:hAnsi="Times New Roman" w:cs="Times New Roman"/>
        </w:rPr>
        <w:t>.</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2F02DD"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4B9B05A"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 xml:space="preserve">Many </w:t>
      </w:r>
      <w:r>
        <w:rPr>
          <w:rFonts w:ascii="Times New Roman" w:hAnsi="Times New Roman" w:cs="Times New Roman"/>
          <w:lang w:val="en-US"/>
        </w:rPr>
        <w:t xml:space="preserve">datasets </w:t>
      </w:r>
      <w:r w:rsidRPr="00316973">
        <w:rPr>
          <w:rFonts w:ascii="Times New Roman" w:hAnsi="Times New Roman" w:cs="Times New Roman"/>
          <w:lang w:val="en-US"/>
        </w:rPr>
        <w:t>consist</w:t>
      </w:r>
      <w:r>
        <w:rPr>
          <w:rFonts w:ascii="Times New Roman" w:hAnsi="Times New Roman" w:cs="Times New Roman"/>
          <w:lang w:val="en-US"/>
        </w:rPr>
        <w:t>ed</w:t>
      </w:r>
      <w:r w:rsidRPr="00316973">
        <w:rPr>
          <w:rFonts w:ascii="Times New Roman" w:hAnsi="Times New Roman" w:cs="Times New Roman"/>
          <w:lang w:val="en-US"/>
        </w:rPr>
        <w:t xml:space="preserve"> of longitudinal measurements</w:t>
      </w:r>
      <w:r>
        <w:rPr>
          <w:rFonts w:ascii="Times New Roman" w:hAnsi="Times New Roman" w:cs="Times New Roman"/>
          <w:lang w:val="en-US"/>
        </w:rPr>
        <w:t xml:space="preserve"> </w:t>
      </w:r>
      <w:r w:rsidRPr="00316973">
        <w:rPr>
          <w:rFonts w:ascii="Times New Roman" w:hAnsi="Times New Roman" w:cs="Times New Roman"/>
          <w:lang w:val="en-US"/>
        </w:rPr>
        <w:t>over time</w:t>
      </w:r>
      <w:r>
        <w:rPr>
          <w:rFonts w:ascii="Times New Roman" w:hAnsi="Times New Roman" w:cs="Times New Roman"/>
          <w:lang w:val="en-US"/>
        </w:rPr>
        <w:t xml:space="preserve"> of twelve individual trees (N=12).</w:t>
      </w:r>
      <w:r w:rsidRPr="00316973">
        <w:rPr>
          <w:rFonts w:ascii="Times New Roman" w:hAnsi="Times New Roman" w:cs="Times New Roman"/>
        </w:rPr>
        <w:t xml:space="preserve"> </w:t>
      </w: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variance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Datasets that were not longitudinal in nature, such as the final harvest data,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53EDD685"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strongly increased the rates of diameter and height growth (Fig. 1a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223EDF">
        <w:rPr>
          <w:rFonts w:ascii="Times New Roman" w:hAnsi="Times New Roman" w:cs="Times New Roman"/>
        </w:rPr>
        <w:t>As such, t</w:t>
      </w:r>
      <w:r w:rsidRPr="009B00B8">
        <w:rPr>
          <w:rFonts w:ascii="Times New Roman" w:hAnsi="Times New Roman" w:cs="Times New Roman"/>
        </w:rPr>
        <w:t>rees in the warmed treatment were considerably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Pr="009B00B8">
        <w:rPr>
          <w:rFonts w:ascii="Times New Roman" w:hAnsi="Times New Roman" w:cs="Times New Roman"/>
        </w:rPr>
        <w:t>,</w:t>
      </w:r>
      <w:r w:rsidR="00F87F40">
        <w:rPr>
          <w:rFonts w:ascii="Times New Roman" w:hAnsi="Times New Roman" w:cs="Times New Roman"/>
        </w:rPr>
        <w:t xml:space="preserve"> although</w:t>
      </w:r>
      <w:r w:rsidRPr="009B00B8">
        <w:rPr>
          <w:rFonts w:ascii="Times New Roman" w:hAnsi="Times New Roman" w:cs="Times New Roman"/>
        </w:rPr>
        <w:t xml:space="preserve"> warmed trees had a larger amount of leaf area than control trees during most of the experiment (Fig. 1c). 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FC20BA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7"/>
      <w:commentRangeStart w:id="8"/>
      <w:r w:rsidRPr="009B00B8">
        <w:rPr>
          <w:rFonts w:ascii="Times New Roman" w:hAnsi="Times New Roman" w:cs="Times New Roman"/>
        </w:rPr>
        <w:t>tree C uptake via photosynthesi</w:t>
      </w:r>
      <w:commentRangeEnd w:id="7"/>
      <w:r w:rsidR="00F70B31">
        <w:rPr>
          <w:rStyle w:val="CommentReference"/>
        </w:rPr>
        <w:commentReference w:id="7"/>
      </w:r>
      <w:commentRangeEnd w:id="8"/>
      <w:r w:rsidR="00F87F40">
        <w:rPr>
          <w:rStyle w:val="CommentReference"/>
        </w:rPr>
        <w:commentReference w:id="8"/>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44DEE0E"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imposed an experimental drought during the Austral summer, in which all water 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relatively high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4E12200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 xml:space="preserve">or drought treatments (Fig. 3a), </w:t>
      </w:r>
      <w:r w:rsidR="00B66B6F">
        <w:rPr>
          <w:rFonts w:ascii="Times New Roman" w:hAnsi="Times New Roman" w:cs="Times New Roman"/>
        </w:rPr>
        <w:t>as</w:t>
      </w:r>
      <w:r w:rsidRPr="009B00B8">
        <w:rPr>
          <w:rFonts w:ascii="Times New Roman" w:hAnsi="Times New Roman" w:cs="Times New Roman"/>
        </w:rPr>
        <w:t xml:space="preserve"> the final harvest occurred after the size of ambient and warmed trees had converged (Fig. 1). The lack of difference in final mass between the ambient and warmed treatments </w:t>
      </w:r>
      <w:r w:rsidRPr="009B00B8">
        <w:rPr>
          <w:rFonts w:ascii="Times New Roman" w:hAnsi="Times New Roman" w:cs="Times New Roman"/>
        </w:rPr>
        <w:lastRenderedPageBreak/>
        <w:t>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The </w:t>
      </w:r>
      <w:commentRangeStart w:id="9"/>
      <w:commentRangeStart w:id="10"/>
      <w:r w:rsidRPr="009B00B8">
        <w:rPr>
          <w:rFonts w:ascii="Times New Roman" w:hAnsi="Times New Roman" w:cs="Times New Roman"/>
        </w:rPr>
        <w:t>A-Dry trees had higher fine root biomass</w:t>
      </w:r>
      <w:commentRangeEnd w:id="9"/>
      <w:r w:rsidR="00D366EA">
        <w:rPr>
          <w:rStyle w:val="CommentReference"/>
        </w:rPr>
        <w:commentReference w:id="9"/>
      </w:r>
      <w:commentRangeEnd w:id="10"/>
      <w:r w:rsidR="00B66B6F">
        <w:rPr>
          <w:rStyle w:val="CommentReference"/>
        </w:rPr>
        <w:commentReference w:id="10"/>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11"/>
      <w:r w:rsidRPr="009B00B8">
        <w:rPr>
          <w:rFonts w:ascii="Times New Roman" w:hAnsi="Times New Roman" w:cs="Times New Roman"/>
          <w:i/>
        </w:rPr>
        <w:t>Plant</w:t>
      </w:r>
      <w:commentRangeEnd w:id="11"/>
      <w:r w:rsidR="00D366EA">
        <w:rPr>
          <w:rStyle w:val="CommentReference"/>
        </w:rPr>
        <w:commentReference w:id="11"/>
      </w:r>
      <w:r w:rsidRPr="009B00B8">
        <w:rPr>
          <w:rFonts w:ascii="Times New Roman" w:hAnsi="Times New Roman" w:cs="Times New Roman"/>
          <w:i/>
        </w:rPr>
        <w:t xml:space="preserve"> and soil water status</w:t>
      </w:r>
    </w:p>
    <w:p w14:paraId="6F2C8509" w14:textId="7C8C9EF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treatment effectively reduced soil volumetric water content</w:t>
      </w:r>
      <w:r w:rsidR="00B66B6F">
        <w:rPr>
          <w:rFonts w:ascii="Times New Roman" w:hAnsi="Times New Roman" w:cs="Times New Roman"/>
        </w:rPr>
        <w:t xml:space="preserve"> at</w:t>
      </w:r>
      <w:r w:rsidRPr="009B00B8">
        <w:rPr>
          <w:rFonts w:ascii="Times New Roman" w:hAnsi="Times New Roman" w:cs="Times New Roman"/>
        </w:rPr>
        <w:t xml:space="preserve"> 10, 50, and 100 cm depth (Fig. 4a-c) to values that were approximately equivalent with the permanent wilting point of this soil</w:t>
      </w:r>
      <w:r w:rsidR="000F67B0">
        <w:rPr>
          <w:rFonts w:ascii="Times New Roman" w:hAnsi="Times New Roman" w:cs="Times New Roman"/>
        </w:rPr>
        <w:t xml:space="preserve"> for nearly two months</w:t>
      </w:r>
      <w:r w:rsidRPr="009B00B8">
        <w:rPr>
          <w:rFonts w:ascii="Times New Roman" w:hAnsi="Times New Roman" w:cs="Times New Roman"/>
        </w:rPr>
        <w:t xml:space="preserve"> (</w:t>
      </w:r>
      <w:r w:rsidRPr="009B00B8">
        <w:rPr>
          <w:rFonts w:ascii="Times New Roman" w:hAnsi="Times New Roman" w:cs="Times New Roman"/>
          <w:i/>
        </w:rPr>
        <w:t>i.e.</w:t>
      </w:r>
      <w:r w:rsidRPr="009B00B8">
        <w:rPr>
          <w:rFonts w:ascii="Times New Roman" w:hAnsi="Times New Roman" w:cs="Times New Roman"/>
        </w:rPr>
        <w:t>, volumetric water content at which soil water potential is -1.5 MPa; 0.05 m</w:t>
      </w:r>
      <w:r w:rsidRPr="009B00B8">
        <w:rPr>
          <w:rFonts w:ascii="Times New Roman" w:hAnsi="Times New Roman" w:cs="Times New Roman"/>
          <w:vertAlign w:val="superscript"/>
        </w:rPr>
        <w:t>3</w:t>
      </w:r>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w:t>
      </w:r>
      <w:r w:rsidR="000F67B0">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the drought effect on Ψ</w:t>
      </w:r>
      <w:r w:rsidRPr="009B00B8">
        <w:rPr>
          <w:rFonts w:ascii="Times New Roman" w:hAnsi="Times New Roman" w:cs="Times New Roman"/>
          <w:vertAlign w:val="subscript"/>
        </w:rPr>
        <w:t>L-PD</w:t>
      </w:r>
      <w:r w:rsidRPr="009B00B8">
        <w:rPr>
          <w:rFonts w:ascii="Times New Roman" w:hAnsi="Times New Roman" w:cs="Times New Roman"/>
        </w:rPr>
        <w:t xml:space="preserve"> was modest</w:t>
      </w:r>
      <w:r w:rsidR="008B0C63">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8B0C63" w:rsidRPr="009B00B8">
        <w:rPr>
          <w:rFonts w:ascii="Times New Roman" w:hAnsi="Times New Roman" w:cs="Times New Roman"/>
        </w:rPr>
        <w:t>-0.29 +/- 0.02 in control, -0</w:t>
      </w:r>
      <w:r w:rsidR="008B0C63">
        <w:rPr>
          <w:rFonts w:ascii="Times New Roman" w:hAnsi="Times New Roman" w:cs="Times New Roman"/>
        </w:rPr>
        <w:t>.48 +/- 0.05 in dry treatments)</w:t>
      </w:r>
      <w:r w:rsidRPr="009B00B8">
        <w:rPr>
          <w:rFonts w:ascii="Times New Roman" w:hAnsi="Times New Roman" w:cs="Times New Roman"/>
        </w:rPr>
        <w:t>, such that Ψ</w:t>
      </w:r>
      <w:r w:rsidRPr="009B00B8">
        <w:rPr>
          <w:rFonts w:ascii="Times New Roman" w:hAnsi="Times New Roman" w:cs="Times New Roman"/>
          <w:vertAlign w:val="subscript"/>
        </w:rPr>
        <w:t>L-PD</w:t>
      </w:r>
      <w:r w:rsidRPr="009B00B8">
        <w:rPr>
          <w:rFonts w:ascii="Times New Roman" w:hAnsi="Times New Roman" w:cs="Times New Roman"/>
        </w:rPr>
        <w:t xml:space="preserve"> in the dry treatments did not approach extremely negative values that would be expected to impair physiological function</w:t>
      </w:r>
      <w:r w:rsidR="008B0C63">
        <w:rPr>
          <w:rFonts w:ascii="Times New Roman" w:hAnsi="Times New Roman" w:cs="Times New Roman"/>
        </w:rPr>
        <w:t>.</w:t>
      </w:r>
      <w:r w:rsidRPr="009B00B8">
        <w:rPr>
          <w:rFonts w:ascii="Times New Roman" w:hAnsi="Times New Roman" w:cs="Times New Roman"/>
        </w:rPr>
        <w:t xml:space="preserve"> Thus</w:t>
      </w:r>
      <w:r w:rsidR="00B66B6F">
        <w:rPr>
          <w:rFonts w:ascii="Times New Roman" w:hAnsi="Times New Roman" w:cs="Times New Roman"/>
        </w:rPr>
        <w:t xml:space="preserve">, relatively </w:t>
      </w:r>
      <w:r w:rsidRPr="009B00B8">
        <w:rPr>
          <w:rFonts w:ascii="Times New Roman" w:hAnsi="Times New Roman" w:cs="Times New Roman"/>
        </w:rPr>
        <w:t>high rates of transpiration (Fig. 2c) and relatively moderate Ψ</w:t>
      </w:r>
      <w:r w:rsidRPr="009B00B8">
        <w:rPr>
          <w:rFonts w:ascii="Times New Roman" w:hAnsi="Times New Roman" w:cs="Times New Roman"/>
          <w:vertAlign w:val="subscript"/>
        </w:rPr>
        <w:t>L-PD</w:t>
      </w:r>
      <w:r w:rsidRPr="009B00B8">
        <w:rPr>
          <w:rFonts w:ascii="Times New Roman" w:hAnsi="Times New Roman" w:cs="Times New Roman"/>
        </w:rPr>
        <w:t xml:space="preserve"> (Fig. 4d)</w:t>
      </w:r>
      <w:r w:rsidR="00B66B6F">
        <w:rPr>
          <w:rFonts w:ascii="Times New Roman" w:hAnsi="Times New Roman" w:cs="Times New Roman"/>
        </w:rPr>
        <w:t xml:space="preserve"> occurred in the drought trees, despite extremely dry surface soils</w:t>
      </w:r>
      <w:r w:rsidRPr="009B00B8">
        <w:rPr>
          <w:rFonts w:ascii="Times New Roman" w:hAnsi="Times New Roman" w:cs="Times New Roman"/>
        </w:rPr>
        <w:t>.</w:t>
      </w:r>
    </w:p>
    <w:p w14:paraId="72F01E4A" w14:textId="48C5FC8F"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I</w:t>
      </w:r>
      <w:r w:rsidRPr="009B00B8">
        <w:rPr>
          <w:rFonts w:ascii="Times New Roman" w:hAnsi="Times New Roman" w:cs="Times New Roman"/>
        </w:rPr>
        <w:t xml:space="preserve">t appears that </w:t>
      </w:r>
      <w:r w:rsidR="000F67B0">
        <w:rPr>
          <w:rFonts w:ascii="Times New Roman" w:hAnsi="Times New Roman" w:cs="Times New Roman"/>
        </w:rPr>
        <w:t xml:space="preserve">the horizontal layer of </w:t>
      </w:r>
      <w:proofErr w:type="spellStart"/>
      <w:r w:rsidR="000F67B0">
        <w:rPr>
          <w:rFonts w:ascii="Times New Roman" w:hAnsi="Times New Roman" w:cs="Times New Roman"/>
        </w:rPr>
        <w:t>cenmented</w:t>
      </w:r>
      <w:proofErr w:type="spellEnd"/>
      <w:r w:rsidR="000F67B0">
        <w:rPr>
          <w:rFonts w:ascii="Times New Roman" w:hAnsi="Times New Roman" w:cs="Times New Roman"/>
        </w:rPr>
        <w:t xml:space="preserve"> manganese at ~1-m-depth was an incomplete root barrier,</w:t>
      </w:r>
      <w:r w:rsidRPr="009B00B8">
        <w:rPr>
          <w:rFonts w:ascii="Times New Roman" w:hAnsi="Times New Roman" w:cs="Times New Roman"/>
        </w:rPr>
        <w:t xml:space="preserve"> as we observed a few roots of approximately 1-cm-diameter penetrating through this barrier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Pr="009B00B8">
        <w:rPr>
          <w:rFonts w:ascii="Times New Roman" w:hAnsi="Times New Roman" w:cs="Times New Roman"/>
        </w:rPr>
        <w:t xml:space="preserve">). Furthermore, n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w:t>
      </w:r>
      <w:proofErr w:type="spellStart"/>
      <w:r w:rsidRPr="009B00B8">
        <w:rPr>
          <w:rFonts w:ascii="Times New Roman" w:hAnsi="Times New Roman" w:cs="Times New Roman"/>
        </w:rPr>
        <w:t>Duursma</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commentRangeStart w:id="12"/>
      <w:r w:rsidRPr="009B00B8">
        <w:rPr>
          <w:rFonts w:ascii="Times New Roman" w:hAnsi="Times New Roman" w:cs="Times New Roman"/>
        </w:rPr>
        <w:t>2011</w:t>
      </w:r>
      <w:commentRangeEnd w:id="12"/>
      <w:r w:rsidR="00F70B31">
        <w:rPr>
          <w:rStyle w:val="CommentReference"/>
        </w:rPr>
        <w:commentReference w:id="12"/>
      </w:r>
      <w:r w:rsidRPr="009B00B8">
        <w:rPr>
          <w:rFonts w:ascii="Times New Roman" w:hAnsi="Times New Roman" w:cs="Times New Roman"/>
        </w:rPr>
        <w:t>).</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13"/>
      <w:commentRangeStart w:id="14"/>
      <w:r w:rsidRPr="009B00B8">
        <w:rPr>
          <w:rFonts w:ascii="Times New Roman" w:hAnsi="Times New Roman" w:cs="Times New Roman"/>
        </w:rPr>
        <w:t>error</w:t>
      </w:r>
      <w:commentRangeEnd w:id="13"/>
      <w:r w:rsidR="00D366EA">
        <w:rPr>
          <w:rStyle w:val="CommentReference"/>
        </w:rPr>
        <w:commentReference w:id="13"/>
      </w:r>
      <w:commentRangeEnd w:id="14"/>
      <w:r w:rsidR="00B66B6F">
        <w:rPr>
          <w:rStyle w:val="CommentReference"/>
        </w:rPr>
        <w:commentReference w:id="14"/>
      </w:r>
      <w:r w:rsidRPr="009B00B8">
        <w:rPr>
          <w:rFonts w:ascii="Times New Roman" w:hAnsi="Times New Roman" w:cs="Times New Roman"/>
        </w:rPr>
        <w:t>.</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w:t>
      </w:r>
      <w:r w:rsidRPr="009B00B8">
        <w:rPr>
          <w:rFonts w:ascii="Times New Roman" w:hAnsi="Times New Roman" w:cs="Times New Roman"/>
        </w:rPr>
        <w:lastRenderedPageBreak/>
        <w:t xml:space="preserve">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3FBD447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 xml:space="preserve">/GPP, and Residual/GPP (Fig. 6).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r w:rsidR="001901AA">
        <w:rPr>
          <w:rFonts w:ascii="Times New Roman" w:hAnsi="Times New Roman" w:cs="Times New Roman"/>
        </w:rPr>
        <w:t xml:space="preserve">Prior to the drought, warming increased </w:t>
      </w:r>
      <w:proofErr w:type="spellStart"/>
      <w:r w:rsidR="001901AA">
        <w:rPr>
          <w:rFonts w:ascii="Times New Roman" w:hAnsi="Times New Roman" w:cs="Times New Roman"/>
        </w:rPr>
        <w:t>NPP</w:t>
      </w:r>
      <w:r w:rsidR="001901AA">
        <w:rPr>
          <w:rFonts w:ascii="Times New Roman" w:hAnsi="Times New Roman" w:cs="Times New Roman"/>
          <w:vertAlign w:val="subscript"/>
        </w:rPr>
        <w:t>a</w:t>
      </w:r>
      <w:proofErr w:type="spellEnd"/>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Start w:id="15"/>
      <w:commentRangeStart w:id="16"/>
      <w:r w:rsidRPr="009B00B8">
        <w:rPr>
          <w:rFonts w:ascii="Times New Roman" w:hAnsi="Times New Roman" w:cs="Times New Roman"/>
        </w:rPr>
        <w:t xml:space="preserve">Thus, experimental warming increased the partitioning of GPP to aboveground components and decreased partitioning belowground. This effect was consistent with warming effect on root mass ratios observed at the final harvest (Fig. 3b). </w:t>
      </w:r>
      <w:commentRangeEnd w:id="15"/>
      <w:r w:rsidR="003F4DBD">
        <w:rPr>
          <w:rStyle w:val="CommentReference"/>
        </w:rPr>
        <w:commentReference w:id="15"/>
      </w:r>
      <w:commentRangeEnd w:id="16"/>
      <w:r w:rsidR="007060C1">
        <w:rPr>
          <w:rStyle w:val="CommentReference"/>
        </w:rPr>
        <w:commentReference w:id="16"/>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77777777" w:rsidR="001901AA" w:rsidRDefault="00374242">
      <w:pPr>
        <w:spacing w:line="360" w:lineRule="auto"/>
        <w:rPr>
          <w:rFonts w:ascii="Times New Roman" w:hAnsi="Times New Roman" w:cs="Times New Roman"/>
        </w:rPr>
      </w:pPr>
      <w:r w:rsidRPr="009B00B8">
        <w:rPr>
          <w:rFonts w:ascii="Times New Roman" w:hAnsi="Times New Roman" w:cs="Times New Roman"/>
        </w:rPr>
        <w:t xml:space="preserve">One of the advantages of combining growth and respiratory measurements is the ability to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17"/>
      <w:commentRangeStart w:id="18"/>
      <w:r w:rsidRPr="009B00B8">
        <w:rPr>
          <w:rFonts w:ascii="Times New Roman" w:hAnsi="Times New Roman" w:cs="Times New Roman"/>
        </w:rPr>
        <w:t>There was a strong and linear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aboveground tree C and relative growth rate (RGR; Fig. 7). </w:t>
      </w:r>
      <w:commentRangeEnd w:id="17"/>
      <w:r w:rsidR="003F4DBD">
        <w:rPr>
          <w:rStyle w:val="CommentReference"/>
        </w:rPr>
        <w:commentReference w:id="17"/>
      </w:r>
      <w:commentRangeEnd w:id="18"/>
      <w:r w:rsidR="001901AA">
        <w:rPr>
          <w:rStyle w:val="CommentReference"/>
        </w:rPr>
        <w:commentReference w:id="18"/>
      </w:r>
      <w:r w:rsidR="00EA2D30">
        <w:rPr>
          <w:rFonts w:ascii="Times New Roman" w:hAnsi="Times New Roman" w:cs="Times New Roman"/>
        </w:rPr>
        <w:t>N</w:t>
      </w:r>
      <w:r w:rsidRPr="009B00B8">
        <w:rPr>
          <w:rFonts w:ascii="Times New Roman" w:hAnsi="Times New Roman" w:cs="Times New Roman"/>
        </w:rPr>
        <w:t xml:space="preserve">either the slope nor the intercept of this relationship were affected by experimental treatments (all </w:t>
      </w:r>
      <w:r w:rsidRPr="009B00B8">
        <w:rPr>
          <w:rFonts w:ascii="Times New Roman" w:hAnsi="Times New Roman" w:cs="Times New Roman"/>
          <w:i/>
        </w:rPr>
        <w:t>P</w:t>
      </w:r>
      <w:r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Pr="009B00B8">
        <w:rPr>
          <w:rFonts w:ascii="Times New Roman" w:hAnsi="Times New Roman" w:cs="Times New Roman"/>
          <w:vertAlign w:val="subscript"/>
        </w:rPr>
        <w:t>a</w:t>
      </w:r>
      <w:r w:rsidRPr="009B00B8">
        <w:rPr>
          <w:rFonts w:ascii="Times New Roman" w:hAnsi="Times New Roman" w:cs="Times New Roman"/>
        </w:rPr>
        <w:t xml:space="preserve"> in the absence of aboveground growth, which reflects maintenance respiration. The lack of a warming effect on this y-intercept is consistent with respiratory</w:t>
      </w:r>
      <w:r w:rsidR="008B0C63">
        <w:rPr>
          <w:rFonts w:ascii="Times New Roman" w:hAnsi="Times New Roman" w:cs="Times New Roman"/>
        </w:rPr>
        <w:t xml:space="preserve"> temperature acclimation;</w:t>
      </w:r>
      <w:r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7) was strongly positive (mean of 0.0059, 95% CI of 0.0053 to 0.0065), indicating that much of the R</w:t>
      </w:r>
      <w:r w:rsidRPr="009B00B8">
        <w:rPr>
          <w:rFonts w:ascii="Times New Roman" w:hAnsi="Times New Roman" w:cs="Times New Roman"/>
          <w:vertAlign w:val="subscript"/>
        </w:rPr>
        <w:t>a</w:t>
      </w:r>
      <w:r w:rsidRPr="009B00B8">
        <w:rPr>
          <w:rFonts w:ascii="Times New Roman" w:hAnsi="Times New Roman" w:cs="Times New Roman"/>
        </w:rPr>
        <w:t xml:space="preserve"> observed at the whole-</w:t>
      </w:r>
      <w:r w:rsidR="009C5D79">
        <w:rPr>
          <w:rFonts w:ascii="Times New Roman" w:hAnsi="Times New Roman" w:cs="Times New Roman"/>
        </w:rPr>
        <w:t>crown</w:t>
      </w:r>
      <w:r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Pr="009B00B8">
        <w:rPr>
          <w:rFonts w:ascii="Times New Roman" w:hAnsi="Times New Roman" w:cs="Times New Roman"/>
        </w:rPr>
        <w:t>bservations during the drought period followed the general relationship, with lower values on both axes (Fig. 7). Thus, the experimental drought reduced R</w:t>
      </w:r>
      <w:r w:rsidRPr="009B00B8">
        <w:rPr>
          <w:rFonts w:ascii="Times New Roman" w:hAnsi="Times New Roman" w:cs="Times New Roman"/>
          <w:vertAlign w:val="subscript"/>
        </w:rPr>
        <w:t>a</w:t>
      </w:r>
      <w:r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04BE9442" w:rsidR="00563E99" w:rsidRPr="008B0C63" w:rsidRDefault="001901AA">
      <w:pPr>
        <w:spacing w:line="360" w:lineRule="auto"/>
        <w:rPr>
          <w:rFonts w:ascii="Times New Roman" w:hAnsi="Times New Roman" w:cs="Times New Roman"/>
        </w:rPr>
      </w:pPr>
      <w:r>
        <w:rPr>
          <w:rFonts w:ascii="Times New Roman" w:hAnsi="Times New Roman" w:cs="Times New Roman"/>
        </w:rPr>
        <w:lastRenderedPageBreak/>
        <w:tab/>
        <w:t xml:space="preserve">We also directly estimated coefficients for growth and maintenance respiration by fitting equation 2 to the </w:t>
      </w:r>
      <w:proofErr w:type="spellStart"/>
      <w:r>
        <w:rPr>
          <w:rFonts w:ascii="Times New Roman" w:hAnsi="Times New Roman" w:cs="Times New Roman"/>
        </w:rPr>
        <w:t>fortnigthly</w:t>
      </w:r>
      <w:proofErr w:type="spellEnd"/>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 xml:space="preserve">&gt; 0.3); again this is </w:t>
      </w:r>
      <w:r>
        <w:rPr>
          <w:rFonts w:ascii="Times New Roman" w:hAnsi="Times New Roman" w:cs="Times New Roman"/>
        </w:rPr>
        <w:t>consistent with respiratory acclimation to the warming treatmen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1A87BE5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t. The experimental drought had relatively modest effects on 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O fluxes and did not affect the allocation of C, likely because tree access to deep soil water prevented the trees from becoming physiologically water-stressed.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A95A9F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w:t>
      </w:r>
      <w:r w:rsidR="00721B7D">
        <w:rPr>
          <w:rFonts w:ascii="Times New Roman" w:hAnsi="Times New Roman" w:cs="Times New Roman"/>
        </w:rPr>
        <w:t xml:space="preserve">, although we have no </w:t>
      </w:r>
      <w:r w:rsidR="00CA1577">
        <w:rPr>
          <w:rFonts w:ascii="Times New Roman" w:hAnsi="Times New Roman" w:cs="Times New Roman"/>
        </w:rPr>
        <w:t>data</w:t>
      </w:r>
      <w:r w:rsidR="00721B7D">
        <w:rPr>
          <w:rFonts w:ascii="Times New Roman" w:hAnsi="Times New Roman" w:cs="Times New Roman"/>
        </w:rPr>
        <w:t xml:space="preserve"> to test this </w:t>
      </w:r>
      <w:r w:rsidR="00CA1577">
        <w:rPr>
          <w:rFonts w:ascii="Times New Roman" w:hAnsi="Times New Roman" w:cs="Times New Roman"/>
        </w:rPr>
        <w:t>directly</w:t>
      </w:r>
      <w:r w:rsidRPr="009B00B8">
        <w:rPr>
          <w:rFonts w:ascii="Times New Roman" w:hAnsi="Times New Roman" w:cs="Times New Roman"/>
        </w:rPr>
        <w:t>. However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4515F9">
        <w:rPr>
          <w:rFonts w:ascii="Times New Roman" w:hAnsi="Times New Roman" w:cs="Times New Roman"/>
        </w:rPr>
        <w:instrText xml:space="preserve"> ADDIN ZOTERO_ITEM CSL_CITATION {"citationID":"a1mdscapqdn","properties":{"formattedCitation":"{\\rtf (Lemoine {\\i{}et al.}, 2013)}","plainCitation":"(Lemoine et al., 2013)"},"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schema":"https://github.com/citation-style-language/schema/raw/master/csl-citation.json"} </w:instrText>
      </w:r>
      <w:r w:rsidR="004515F9">
        <w:rPr>
          <w:rFonts w:ascii="Times New Roman" w:hAnsi="Times New Roman" w:cs="Times New Roman"/>
        </w:rPr>
        <w:fldChar w:fldCharType="separate"/>
      </w:r>
      <w:r w:rsidR="004515F9" w:rsidRPr="004515F9">
        <w:rPr>
          <w:rFonts w:ascii="Times New Roman" w:hAnsi="Times New Roman" w:cs="Times New Roman"/>
          <w:szCs w:val="24"/>
        </w:rPr>
        <w:t xml:space="preserve">(Lemoine </w:t>
      </w:r>
      <w:r w:rsidR="004515F9" w:rsidRPr="004515F9">
        <w:rPr>
          <w:rFonts w:ascii="Times New Roman" w:hAnsi="Times New Roman" w:cs="Times New Roman"/>
          <w:i/>
          <w:iCs/>
          <w:szCs w:val="24"/>
        </w:rPr>
        <w:t>et al.</w:t>
      </w:r>
      <w:r w:rsidR="004515F9" w:rsidRPr="004515F9">
        <w:rPr>
          <w:rFonts w:ascii="Times New Roman" w:hAnsi="Times New Roman" w:cs="Times New Roman"/>
          <w:szCs w:val="24"/>
        </w:rPr>
        <w:t>, 2013)</w:t>
      </w:r>
      <w:r w:rsidR="004515F9">
        <w:rPr>
          <w:rFonts w:ascii="Times New Roman" w:hAnsi="Times New Roman" w:cs="Times New Roman"/>
        </w:rPr>
        <w:fldChar w:fldCharType="end"/>
      </w:r>
      <w:r w:rsidR="009C5D79">
        <w:rPr>
          <w:rFonts w:ascii="Times New Roman" w:hAnsi="Times New Roman" w:cs="Times New Roman"/>
        </w:rPr>
        <w:t xml:space="preserve">. However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w:t>
      </w:r>
      <w:r>
        <w:rPr>
          <w:rFonts w:ascii="Times New Roman" w:hAnsi="Times New Roman" w:cs="Times New Roman"/>
        </w:rPr>
        <w:lastRenderedPageBreak/>
        <w:t xml:space="preserve">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d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086391DF"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19"/>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19"/>
      <w:r w:rsidR="00721B7D">
        <w:rPr>
          <w:rStyle w:val="CommentReference"/>
        </w:rPr>
        <w:commentReference w:id="19"/>
      </w:r>
      <w:r w:rsidR="00464464">
        <w:rPr>
          <w:rFonts w:ascii="Times New Roman" w:hAnsi="Times New Roman" w:cs="Times New Roman"/>
        </w:rPr>
        <w:t>. Warming temperatures thus may have a large effect on resource partitioning and growth trajectories for small trees undergoing exponential growth</w:t>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146A3091"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FD032F">
        <w:rPr>
          <w:rFonts w:ascii="Times New Roman" w:hAnsi="Times New Roman" w:cs="Times New Roman"/>
        </w:rPr>
        <w:t xml:space="preserve">We recognize that our ability to resolve C partitioning belowground may have been limited by the nature of the measurements based on the residual, and our lack of root biomass measurements in deep soil below the hard layer at ~1-m-depth. </w:t>
      </w:r>
      <w:r w:rsidRPr="009B00B8">
        <w:rPr>
          <w:rFonts w:ascii="Times New Roman" w:hAnsi="Times New Roman" w:cs="Times New Roman"/>
        </w:rPr>
        <w:t>Th</w:t>
      </w:r>
      <w:r w:rsidR="00FD032F">
        <w:rPr>
          <w:rFonts w:ascii="Times New Roman" w:hAnsi="Times New Roman" w:cs="Times New Roman"/>
        </w:rPr>
        <w:t>e</w:t>
      </w:r>
      <w:r w:rsidRPr="009B00B8">
        <w:rPr>
          <w:rFonts w:ascii="Times New Roman" w:hAnsi="Times New Roman" w:cs="Times New Roman"/>
        </w:rPr>
        <w:t xml:space="preserve"> </w:t>
      </w:r>
      <w:r w:rsidR="00FD032F">
        <w:rPr>
          <w:rFonts w:ascii="Times New Roman" w:hAnsi="Times New Roman" w:cs="Times New Roman"/>
        </w:rPr>
        <w:t>relatively small effect of the</w:t>
      </w:r>
      <w:r w:rsidRPr="009B00B8">
        <w:rPr>
          <w:rFonts w:ascii="Times New Roman" w:hAnsi="Times New Roman" w:cs="Times New Roman"/>
        </w:rPr>
        <w:t xml:space="preserve"> drought treatment</w:t>
      </w:r>
      <w:r w:rsidR="00FD032F">
        <w:rPr>
          <w:rFonts w:ascii="Times New Roman" w:hAnsi="Times New Roman" w:cs="Times New Roman"/>
        </w:rPr>
        <w:t xml:space="preserve"> on C and H</w:t>
      </w:r>
      <w:r w:rsidR="00FD032F">
        <w:rPr>
          <w:rFonts w:ascii="Times New Roman" w:hAnsi="Times New Roman" w:cs="Times New Roman"/>
          <w:vertAlign w:val="subscript"/>
        </w:rPr>
        <w:t>2</w:t>
      </w:r>
      <w:r w:rsidR="00FD032F">
        <w:rPr>
          <w:rFonts w:ascii="Times New Roman" w:hAnsi="Times New Roman" w:cs="Times New Roman"/>
        </w:rPr>
        <w:t>O fluxes</w:t>
      </w:r>
      <w:r w:rsidRPr="009B00B8">
        <w:rPr>
          <w:rFonts w:ascii="Times New Roman" w:hAnsi="Times New Roman" w:cs="Times New Roman"/>
        </w:rPr>
        <w:t xml:space="preserve"> was likely influenced by the relatively </w:t>
      </w:r>
      <w:commentRangeStart w:id="20"/>
      <w:r w:rsidRPr="009B00B8">
        <w:rPr>
          <w:rFonts w:ascii="Times New Roman" w:hAnsi="Times New Roman" w:cs="Times New Roman"/>
        </w:rPr>
        <w:t>modest physiological water stress experienced by the trees</w:t>
      </w:r>
      <w:commentRangeEnd w:id="20"/>
      <w:r w:rsidR="0089177E">
        <w:rPr>
          <w:rStyle w:val="CommentReference"/>
        </w:rPr>
        <w:commentReference w:id="20"/>
      </w:r>
      <w:r w:rsidRPr="009B00B8">
        <w:rPr>
          <w:rFonts w:ascii="Times New Roman" w:hAnsi="Times New Roman" w:cs="Times New Roman"/>
        </w:rPr>
        <w:t xml:space="preserve">. </w:t>
      </w:r>
      <w:r w:rsidR="002059F3">
        <w:rPr>
          <w:rFonts w:ascii="Times New Roman" w:hAnsi="Times New Roman" w:cs="Times New Roman"/>
        </w:rPr>
        <w:t xml:space="preserve">Leaf predawn water potential declined to only approximately -0.6 MPa, which is a moderate value that is not indicative of water stress. </w:t>
      </w:r>
      <w:r w:rsidRPr="009B00B8">
        <w:rPr>
          <w:rFonts w:ascii="Times New Roman" w:hAnsi="Times New Roman" w:cs="Times New Roman"/>
        </w:rPr>
        <w:t xml:space="preserve">We emphasize, however, that we successfully implemented a severe </w:t>
      </w:r>
      <w:r w:rsidRPr="009B00B8">
        <w:rPr>
          <w:rFonts w:ascii="Times New Roman" w:hAnsi="Times New Roman" w:cs="Times New Roman"/>
        </w:rPr>
        <w:lastRenderedPageBreak/>
        <w:t>drought, as the water content of the</w:t>
      </w:r>
      <w:r w:rsidR="00FD032F">
        <w:rPr>
          <w:rFonts w:ascii="Times New Roman" w:hAnsi="Times New Roman" w:cs="Times New Roman"/>
        </w:rPr>
        <w:t xml:space="preserve"> soil from the surface to ~1-m-depth </w:t>
      </w:r>
      <w:r w:rsidRPr="009B00B8">
        <w:rPr>
          <w:rFonts w:ascii="Times New Roman" w:hAnsi="Times New Roman" w:cs="Times New Roman"/>
        </w:rPr>
        <w:t>was at or below the wilting point for more than two months</w:t>
      </w:r>
      <w:r w:rsidR="0027297F">
        <w:rPr>
          <w:rFonts w:ascii="Times New Roman" w:hAnsi="Times New Roman" w:cs="Times New Roman"/>
        </w:rPr>
        <w:t>, and growth and carbon uptake were both significantly reduced</w:t>
      </w:r>
      <w:r w:rsidRPr="009B00B8">
        <w:rPr>
          <w:rFonts w:ascii="Times New Roman" w:hAnsi="Times New Roman" w:cs="Times New Roman"/>
        </w:rPr>
        <w:t>.</w:t>
      </w:r>
    </w:p>
    <w:p w14:paraId="124D4EBD" w14:textId="05D722A4" w:rsidR="005B039E" w:rsidRPr="00B256B7" w:rsidRDefault="005B039E">
      <w:pPr>
        <w:spacing w:line="360" w:lineRule="auto"/>
        <w:rPr>
          <w:rFonts w:ascii="Times New Roman" w:hAnsi="Times New Roman" w:cs="Times New Roman"/>
        </w:rPr>
      </w:pPr>
      <w:r>
        <w:rPr>
          <w:rFonts w:ascii="Times New Roman" w:hAnsi="Times New Roman" w:cs="Times New Roman"/>
        </w:rPr>
        <w:tab/>
        <w:t xml:space="preserve">The acquisition of deep soil water is a common feature </w:t>
      </w:r>
      <w:r w:rsidR="00F53286">
        <w:rPr>
          <w:rFonts w:ascii="Times New Roman" w:hAnsi="Times New Roman" w:cs="Times New Roman"/>
        </w:rPr>
        <w:t xml:space="preserve">in many ecosystems, including but not exclusi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w:t>
      </w:r>
      <w:proofErr w:type="spellStart"/>
      <w:r w:rsidR="00F53286" w:rsidRPr="00F53286">
        <w:rPr>
          <w:rFonts w:ascii="Times New Roman" w:hAnsi="Times New Roman" w:cs="Times New Roman"/>
          <w:szCs w:val="24"/>
        </w:rPr>
        <w:t>Eamus</w:t>
      </w:r>
      <w:proofErr w:type="spellEnd"/>
      <w:r w:rsidR="00F53286" w:rsidRPr="00F53286">
        <w:rPr>
          <w:rFonts w:ascii="Times New Roman" w:hAnsi="Times New Roman" w:cs="Times New Roman"/>
          <w:szCs w:val="24"/>
        </w:rPr>
        <w:t xml:space="preserve">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F53286">
        <w:rPr>
          <w:rFonts w:ascii="Times New Roman" w:hAnsi="Times New Roman" w:cs="Times New Roman"/>
        </w:rPr>
        <w:t>. Several p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including in </w:t>
      </w:r>
      <w:proofErr w:type="spellStart"/>
      <w:r w:rsidR="00B256B7">
        <w:rPr>
          <w:rFonts w:ascii="Times New Roman" w:hAnsi="Times New Roman" w:cs="Times New Roman"/>
        </w:rPr>
        <w:t>mediterranean</w:t>
      </w:r>
      <w:proofErr w:type="spellEnd"/>
      <w:r w:rsidR="00B256B7">
        <w:rPr>
          <w:rFonts w:ascii="Times New Roman" w:hAnsi="Times New Roman" w:cs="Times New Roman"/>
        </w:rPr>
        <w:t xml:space="preserve"> oak woodlands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w:t>
      </w:r>
      <w:proofErr w:type="spellStart"/>
      <w:r w:rsidR="00B256B7" w:rsidRPr="00B256B7">
        <w:rPr>
          <w:rFonts w:ascii="Times New Roman" w:hAnsi="Times New Roman" w:cs="Times New Roman"/>
          <w:szCs w:val="24"/>
        </w:rPr>
        <w:t>Baldocchi</w:t>
      </w:r>
      <w:proofErr w:type="spellEnd"/>
      <w:r w:rsidR="00B256B7" w:rsidRPr="00B256B7">
        <w:rPr>
          <w:rFonts w:ascii="Times New Roman" w:hAnsi="Times New Roman" w:cs="Times New Roman"/>
          <w:szCs w:val="24"/>
        </w:rPr>
        <w:t xml:space="preserve">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Some E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dwater use for transpiration by </w:t>
      </w:r>
      <w:r w:rsidR="00B93F9C" w:rsidRPr="00464464">
        <w:rPr>
          <w:rFonts w:ascii="Times New Roman" w:hAnsi="Times New Roman" w:cs="Times New Roman"/>
          <w:highlight w:val="yellow"/>
        </w:rPr>
        <w:t>SP XXXX</w:t>
      </w:r>
      <w:r w:rsidR="00B93F9C">
        <w:rPr>
          <w:rFonts w:ascii="Times New Roman" w:hAnsi="Times New Roman" w:cs="Times New Roman"/>
        </w:rPr>
        <w:t xml:space="preserve">, even in a temperate mesic environment. </w:t>
      </w:r>
      <w:r w:rsidR="00CA1577">
        <w:rPr>
          <w:rFonts w:ascii="Times New Roman" w:hAnsi="Times New Roman" w:cs="Times New Roman"/>
        </w:rPr>
        <w:t>Additionally,</w:t>
      </w:r>
      <w:r w:rsidR="0036405B">
        <w:rPr>
          <w:rFonts w:ascii="Times New Roman" w:hAnsi="Times New Roman" w:cs="Times New Roman"/>
        </w:rPr>
        <w:t xml:space="preserve"> groundwater use by trees during conditions of dry surface soils is not restricted to a few exceptional tree species and environments.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recently aggregated several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w:t>
      </w:r>
      <w:commentRangeStart w:id="21"/>
      <w:r w:rsidR="00743AA6">
        <w:rPr>
          <w:rFonts w:ascii="Times New Roman" w:hAnsi="Times New Roman" w:cs="Times New Roman"/>
        </w:rPr>
        <w:t xml:space="preserve">maintain substantial rates of photosynthetic C uptake and growth during extended droughts that lead to dry surface soils. </w:t>
      </w:r>
      <w:commentRangeEnd w:id="21"/>
      <w:r w:rsidR="0027297F">
        <w:rPr>
          <w:rStyle w:val="CommentReference"/>
        </w:rPr>
        <w:commentReference w:id="21"/>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22"/>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22"/>
      <w:r w:rsidR="00413AB9">
        <w:rPr>
          <w:rStyle w:val="CommentReference"/>
        </w:rPr>
        <w:commentReference w:id="22"/>
      </w:r>
      <w:r w:rsidR="00B93F9C">
        <w:rPr>
          <w:rFonts w:ascii="Times New Roman" w:hAnsi="Times New Roman" w:cs="Times New Roman"/>
        </w:rPr>
        <w:t xml:space="preserve">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w:t>
      </w:r>
      <w:r w:rsidR="002C57D4">
        <w:rPr>
          <w:rFonts w:ascii="Times New Roman" w:hAnsi="Times New Roman" w:cs="Times New Roman"/>
        </w:rPr>
        <w:lastRenderedPageBreak/>
        <w:t xml:space="preserve">hot summer.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432EB384"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experimental drought did not alter C partitioning. Trees utilized deep soil water to maintain transpiration, photosynthesis, and growth 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to show more modest decreases </w:t>
      </w:r>
      <w:r w:rsidR="001901AA">
        <w:rPr>
          <w:rFonts w:ascii="Times New Roman" w:hAnsi="Times New Roman" w:cs="Times New Roman"/>
        </w:rPr>
        <w:t>than expected</w:t>
      </w:r>
      <w:r>
        <w:rPr>
          <w:rFonts w:ascii="Times New Roman" w:hAnsi="Times New Roman" w:cs="Times New Roman"/>
        </w:rPr>
        <w:t xml:space="preserve">. </w:t>
      </w:r>
      <w:r w:rsidR="009B3A95">
        <w:rPr>
          <w:rFonts w:ascii="Times New Roman" w:hAnsi="Times New Roman" w:cs="Times New Roman"/>
        </w:rPr>
        <w:t>A change in tree C allocation has implications for tree growth, forest C storage, and soil nutrient cycling in a warmer world.</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w:t>
      </w:r>
      <w:proofErr w:type="spellStart"/>
      <w:r w:rsidR="00223EDF">
        <w:rPr>
          <w:rFonts w:ascii="Times New Roman" w:hAnsi="Times New Roman" w:cs="Times New Roman"/>
          <w:szCs w:val="24"/>
        </w:rPr>
        <w:t>Campany</w:t>
      </w:r>
      <w:proofErr w:type="spellEnd"/>
      <w:r w:rsidR="00223EDF">
        <w:rPr>
          <w:rFonts w:ascii="Times New Roman" w:hAnsi="Times New Roman" w:cs="Times New Roman"/>
          <w:szCs w:val="24"/>
        </w:rPr>
        <w:t xml:space="preserve">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9"/>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1"/>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23"/>
      <w:r w:rsidRPr="009B00B8">
        <w:rPr>
          <w:rFonts w:ascii="Times New Roman" w:hAnsi="Times New Roman" w:cs="Times New Roman"/>
          <w:b/>
        </w:rPr>
        <w:t xml:space="preserve">Figure </w:t>
      </w:r>
      <w:commentRangeEnd w:id="23"/>
      <w:r w:rsidR="00D366EA">
        <w:rPr>
          <w:rStyle w:val="CommentReference"/>
        </w:rPr>
        <w:commentReference w:id="23"/>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24"/>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24"/>
      <w:r w:rsidR="00D366EA">
        <w:rPr>
          <w:rStyle w:val="CommentReference"/>
        </w:rPr>
        <w:commentReference w:id="24"/>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9820" cy="5797462"/>
                    </a:xfrm>
                    <a:prstGeom prst="rect">
                      <a:avLst/>
                    </a:prstGeom>
                  </pic:spPr>
                </pic:pic>
              </a:graphicData>
            </a:graphic>
          </wp:inline>
        </w:drawing>
      </w:r>
      <w:bookmarkStart w:id="25" w:name="_GoBack"/>
      <w:bookmarkEnd w:id="25"/>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D1650EB" wp14:editId="3C2B251B">
            <wp:extent cx="5357813" cy="5357813"/>
            <wp:effectExtent l="0" t="0" r="0" b="0"/>
            <wp:docPr id="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4"/>
                    <a:srcRect/>
                    <a:stretch>
                      <a:fillRect/>
                    </a:stretch>
                  </pic:blipFill>
                  <pic:spPr>
                    <a:xfrm>
                      <a:off x="0" y="0"/>
                      <a:ext cx="5357813" cy="5357813"/>
                    </a:xfrm>
                    <a:prstGeom prst="rect">
                      <a:avLst/>
                    </a:prstGeom>
                    <a:ln/>
                  </pic:spPr>
                </pic:pic>
              </a:graphicData>
            </a:graphic>
          </wp:inline>
        </w:drawing>
      </w:r>
    </w:p>
    <w:p w14:paraId="1B58C4F5" w14:textId="7777777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1A73B1">
        <w:rPr>
          <w:rFonts w:ascii="Times New Roman" w:hAnsi="Times New Roman" w:cs="Times New Roman"/>
          <w:b/>
        </w:rPr>
        <w:t>8-1</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26"/>
      <w:r>
        <w:rPr>
          <w:rFonts w:ascii="Times New Roman" w:hAnsi="Times New Roman" w:cs="Times New Roman"/>
        </w:rPr>
        <w:t>was 0.571</w:t>
      </w:r>
      <w:commentRangeEnd w:id="26"/>
      <w:r>
        <w:rPr>
          <w:rStyle w:val="CommentReference"/>
        </w:rPr>
        <w:commentReference w:id="26"/>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6"/>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637BF558" w14:textId="77777777" w:rsidR="0018556E" w:rsidRDefault="00893DCF" w:rsidP="0018556E">
      <w:pPr>
        <w:pStyle w:val="Bibliography"/>
      </w:pPr>
      <w:r>
        <w:fldChar w:fldCharType="begin"/>
      </w:r>
      <w:r w:rsidR="00E16B34">
        <w:instrText xml:space="preserve"> ADDIN ZOTERO_BIBL {"custom":[]} CSL_BIBLIOGRAPHY </w:instrText>
      </w:r>
      <w:r>
        <w:fldChar w:fldCharType="separate"/>
      </w:r>
      <w:r w:rsidR="0018556E">
        <w:rPr>
          <w:b/>
          <w:bCs/>
        </w:rPr>
        <w:t>Adu</w:t>
      </w:r>
      <w:r w:rsidR="0018556E">
        <w:rPr>
          <w:rFonts w:ascii="Cambria Math" w:hAnsi="Cambria Math" w:cs="Cambria Math"/>
          <w:b/>
          <w:bCs/>
        </w:rPr>
        <w:t>‐</w:t>
      </w:r>
      <w:r w:rsidR="0018556E">
        <w:rPr>
          <w:b/>
          <w:bCs/>
        </w:rPr>
        <w:t>Bredu S, Hagihara A</w:t>
      </w:r>
      <w:r w:rsidR="0018556E">
        <w:t xml:space="preserve">. </w:t>
      </w:r>
      <w:r w:rsidR="0018556E">
        <w:rPr>
          <w:b/>
          <w:bCs/>
        </w:rPr>
        <w:t>2003</w:t>
      </w:r>
      <w:r w:rsidR="0018556E">
        <w:t>. Long</w:t>
      </w:r>
      <w:r w:rsidR="0018556E">
        <w:rPr>
          <w:rFonts w:ascii="Cambria Math" w:hAnsi="Cambria Math" w:cs="Cambria Math"/>
        </w:rPr>
        <w:t>‐</w:t>
      </w:r>
      <w:r w:rsidR="0018556E">
        <w:t>term carbon budget of the above</w:t>
      </w:r>
      <w:r w:rsidR="0018556E">
        <w:rPr>
          <w:rFonts w:ascii="Cambria Math" w:hAnsi="Cambria Math" w:cs="Cambria Math"/>
        </w:rPr>
        <w:t>‐</w:t>
      </w:r>
      <w:r w:rsidR="0018556E">
        <w:t xml:space="preserve">ground parts of a young hinoki cypress (Chamaecyparis obtusa) stand. </w:t>
      </w:r>
      <w:r w:rsidR="0018556E">
        <w:rPr>
          <w:i/>
          <w:iCs/>
        </w:rPr>
        <w:t>Ecological Research</w:t>
      </w:r>
      <w:r w:rsidR="0018556E">
        <w:t xml:space="preserve"> </w:t>
      </w:r>
      <w:r w:rsidR="0018556E">
        <w:rPr>
          <w:b/>
          <w:bCs/>
        </w:rPr>
        <w:t>18</w:t>
      </w:r>
      <w:r w:rsidR="0018556E">
        <w:t>: 165–175.</w:t>
      </w:r>
    </w:p>
    <w:p w14:paraId="25800C88" w14:textId="77777777" w:rsidR="0018556E" w:rsidRDefault="0018556E" w:rsidP="0018556E">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3C6D95E6" w14:textId="77777777" w:rsidR="0018556E" w:rsidRDefault="0018556E" w:rsidP="0018556E">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31C5FE3" w14:textId="77777777" w:rsidR="0018556E" w:rsidRDefault="0018556E" w:rsidP="0018556E">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02975E50" w14:textId="77777777" w:rsidR="0018556E" w:rsidRDefault="0018556E" w:rsidP="0018556E">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0409C42F" w14:textId="77777777" w:rsidR="0018556E" w:rsidRDefault="0018556E" w:rsidP="0018556E">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05B7FD7F" w14:textId="77777777" w:rsidR="0018556E" w:rsidRDefault="0018556E" w:rsidP="0018556E">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7E84A101" w14:textId="77777777" w:rsidR="0018556E" w:rsidRDefault="0018556E" w:rsidP="0018556E">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12196EE" w14:textId="77777777" w:rsidR="0018556E" w:rsidRDefault="0018556E" w:rsidP="0018556E">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40A80D3D" w14:textId="77777777" w:rsidR="0018556E" w:rsidRDefault="0018556E" w:rsidP="0018556E">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0A10C2C4" w14:textId="77777777" w:rsidR="0018556E" w:rsidRDefault="0018556E" w:rsidP="0018556E">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400C985E" w14:textId="77777777" w:rsidR="0018556E" w:rsidRDefault="0018556E" w:rsidP="0018556E">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3E3E2CB5" w14:textId="77777777" w:rsidR="0018556E" w:rsidRDefault="0018556E" w:rsidP="0018556E">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7245FE6F" w14:textId="77777777" w:rsidR="0018556E" w:rsidRDefault="0018556E" w:rsidP="0018556E">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023ECAA2" w14:textId="77777777" w:rsidR="0018556E" w:rsidRDefault="0018556E" w:rsidP="0018556E">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3DF06851" w14:textId="77777777" w:rsidR="0018556E" w:rsidRDefault="0018556E" w:rsidP="0018556E">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4ADEBF7F" w14:textId="77777777" w:rsidR="0018556E" w:rsidRDefault="0018556E" w:rsidP="0018556E">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5E655456" w14:textId="77777777" w:rsidR="0018556E" w:rsidRDefault="0018556E" w:rsidP="0018556E">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706141FA" w14:textId="77777777" w:rsidR="0018556E" w:rsidRDefault="0018556E" w:rsidP="0018556E">
      <w:pPr>
        <w:pStyle w:val="Bibliography"/>
      </w:pPr>
      <w:r>
        <w:rPr>
          <w:b/>
          <w:bCs/>
        </w:rPr>
        <w:t>Drake J, Tjoelker M, Aspinwall MJ</w:t>
      </w:r>
      <w:r>
        <w:t xml:space="preserve">. </w:t>
      </w:r>
      <w:r>
        <w:rPr>
          <w:b/>
          <w:bCs/>
        </w:rPr>
        <w:t>2016a</w:t>
      </w:r>
      <w:r>
        <w:t>. Drake_NewPhyt_2016_WTC3_RtoGPP_forfigshare.zip.</w:t>
      </w:r>
    </w:p>
    <w:p w14:paraId="5E2D12BF" w14:textId="77777777" w:rsidR="0018556E" w:rsidRDefault="0018556E" w:rsidP="0018556E">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02351E34" w14:textId="77777777" w:rsidR="0018556E" w:rsidRDefault="0018556E" w:rsidP="0018556E">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D46B2F" w14:textId="77777777" w:rsidR="0018556E" w:rsidRDefault="0018556E" w:rsidP="0018556E">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5220D00E" w14:textId="77777777" w:rsidR="0018556E" w:rsidRDefault="0018556E" w:rsidP="0018556E">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4FDA7BBB" w14:textId="77777777" w:rsidR="0018556E" w:rsidRDefault="0018556E" w:rsidP="0018556E">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0BC99C30" w14:textId="77777777" w:rsidR="0018556E" w:rsidRDefault="0018556E" w:rsidP="0018556E">
      <w:pPr>
        <w:pStyle w:val="Bibliography"/>
      </w:pPr>
      <w:r>
        <w:rPr>
          <w:b/>
          <w:bCs/>
        </w:rPr>
        <w:lastRenderedPageBreak/>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50799C74" w14:textId="77777777" w:rsidR="0018556E" w:rsidRDefault="0018556E" w:rsidP="0018556E">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6473DEC3" w14:textId="77777777" w:rsidR="0018556E" w:rsidRDefault="0018556E" w:rsidP="0018556E">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4C35C9C3" w14:textId="77777777" w:rsidR="0018556E" w:rsidRDefault="0018556E" w:rsidP="0018556E">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468A1F65" w14:textId="77777777" w:rsidR="0018556E" w:rsidRDefault="0018556E" w:rsidP="0018556E">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3BE35290" w14:textId="77777777" w:rsidR="0018556E" w:rsidRDefault="0018556E" w:rsidP="0018556E">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1AE3353B" w14:textId="77777777" w:rsidR="0018556E" w:rsidRDefault="0018556E" w:rsidP="0018556E">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197DE6E3" w14:textId="77777777" w:rsidR="0018556E" w:rsidRDefault="0018556E" w:rsidP="0018556E">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0E0F4CC3" w14:textId="77777777" w:rsidR="0018556E" w:rsidRDefault="0018556E" w:rsidP="0018556E">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C009473" w14:textId="77777777" w:rsidR="0018556E" w:rsidRDefault="0018556E" w:rsidP="0018556E">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3D4C0826" w14:textId="77777777" w:rsidR="0018556E" w:rsidRDefault="0018556E" w:rsidP="0018556E">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28E163C3" w14:textId="77777777" w:rsidR="0018556E" w:rsidRDefault="0018556E" w:rsidP="0018556E">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69BCEE07" w14:textId="77777777" w:rsidR="0018556E" w:rsidRDefault="0018556E" w:rsidP="0018556E">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1004799B" w14:textId="77777777" w:rsidR="0018556E" w:rsidRDefault="0018556E" w:rsidP="0018556E">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16B9FAD7" w14:textId="77777777" w:rsidR="0018556E" w:rsidRDefault="0018556E" w:rsidP="0018556E">
      <w:pPr>
        <w:pStyle w:val="Bibliography"/>
      </w:pPr>
      <w:r>
        <w:rPr>
          <w:b/>
          <w:bCs/>
        </w:rPr>
        <w:lastRenderedPageBreak/>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77D8C12D" w14:textId="77777777" w:rsidR="0018556E" w:rsidRDefault="0018556E" w:rsidP="0018556E">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5177C898" w14:textId="77777777" w:rsidR="0018556E" w:rsidRDefault="0018556E" w:rsidP="0018556E">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7B5742C3" w14:textId="77777777" w:rsidR="0018556E" w:rsidRDefault="0018556E" w:rsidP="0018556E">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5DA920FC" w14:textId="77777777" w:rsidR="0018556E" w:rsidRDefault="0018556E" w:rsidP="0018556E">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3C633DFC" w14:textId="77777777" w:rsidR="0018556E" w:rsidRDefault="0018556E" w:rsidP="0018556E">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64DCF9A" w14:textId="77777777" w:rsidR="0018556E" w:rsidRDefault="0018556E" w:rsidP="0018556E">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322225BB" w14:textId="77777777" w:rsidR="0018556E" w:rsidRDefault="0018556E" w:rsidP="0018556E">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630E4827" w14:textId="77777777" w:rsidR="0018556E" w:rsidRDefault="0018556E" w:rsidP="0018556E">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35F2FC7A" w14:textId="77777777" w:rsidR="0018556E" w:rsidRDefault="0018556E" w:rsidP="0018556E">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45CC94E9" w14:textId="77777777" w:rsidR="0018556E" w:rsidRDefault="0018556E" w:rsidP="0018556E">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54797826" w14:textId="77777777" w:rsidR="0018556E" w:rsidRDefault="0018556E" w:rsidP="0018556E">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53032AE9" w14:textId="77777777" w:rsidR="0018556E" w:rsidRDefault="0018556E" w:rsidP="0018556E">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3B921612" w14:textId="77777777" w:rsidR="0018556E" w:rsidRDefault="0018556E" w:rsidP="0018556E">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6E6579D1" w14:textId="77777777" w:rsidR="0018556E" w:rsidRDefault="0018556E" w:rsidP="0018556E">
      <w:pPr>
        <w:pStyle w:val="Bibliography"/>
      </w:pPr>
      <w:r>
        <w:rPr>
          <w:b/>
          <w:bCs/>
        </w:rPr>
        <w:lastRenderedPageBreak/>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45FF397E" w14:textId="77777777" w:rsidR="0018556E" w:rsidRDefault="0018556E" w:rsidP="0018556E">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6B4D6645" w14:textId="77777777" w:rsidR="0018556E" w:rsidRDefault="0018556E" w:rsidP="0018556E">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13595A8F" w14:textId="77777777" w:rsidR="0018556E" w:rsidRDefault="0018556E" w:rsidP="0018556E">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65F3CC3B" w14:textId="77777777" w:rsidR="0018556E" w:rsidRDefault="0018556E" w:rsidP="0018556E">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54EEDAAF" w14:textId="77777777" w:rsidR="0018556E" w:rsidRDefault="0018556E" w:rsidP="0018556E">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6A4850F3" w14:textId="77777777" w:rsidR="0018556E" w:rsidRDefault="0018556E" w:rsidP="0018556E">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73567143" w14:textId="77777777" w:rsidR="0018556E" w:rsidRDefault="0018556E" w:rsidP="0018556E">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56440243" w14:textId="77777777" w:rsidR="0018556E" w:rsidRDefault="0018556E" w:rsidP="0018556E">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0A17A5FA" w14:textId="77777777" w:rsidR="0018556E" w:rsidRDefault="0018556E" w:rsidP="0018556E">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470EEF" w14:textId="77777777" w:rsidR="0018556E" w:rsidRDefault="0018556E" w:rsidP="0018556E">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6914B99E" w14:textId="77777777" w:rsidR="0018556E" w:rsidRDefault="0018556E" w:rsidP="0018556E">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5B21D796" w14:textId="77777777" w:rsidR="0018556E" w:rsidRDefault="0018556E" w:rsidP="0018556E">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3C5872A1" w14:textId="77777777" w:rsidR="0018556E" w:rsidRDefault="0018556E" w:rsidP="0018556E">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8325BDD" w14:textId="77777777" w:rsidR="0018556E" w:rsidRDefault="0018556E" w:rsidP="0018556E">
      <w:pPr>
        <w:pStyle w:val="Bibliography"/>
      </w:pPr>
      <w:r>
        <w:rPr>
          <w:b/>
          <w:bCs/>
        </w:rPr>
        <w:lastRenderedPageBreak/>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2EFAEACD" w14:textId="77777777" w:rsidR="0018556E" w:rsidRDefault="0018556E" w:rsidP="0018556E">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6B0E992E" w14:textId="77777777" w:rsidR="0018556E" w:rsidRDefault="0018556E" w:rsidP="0018556E">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2A176A54" w14:textId="77777777" w:rsidR="0018556E" w:rsidRDefault="0018556E" w:rsidP="0018556E">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25A7DE37"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ter Reich" w:date="2017-10-25T11:17:00Z" w:initials="PR">
    <w:p w14:paraId="5A3A749A" w14:textId="6F461D24" w:rsidR="001901AA" w:rsidRDefault="001901AA">
      <w:pPr>
        <w:pStyle w:val="CommentText"/>
      </w:pPr>
      <w:r>
        <w:rPr>
          <w:rStyle w:val="CommentReference"/>
        </w:rPr>
        <w:annotationRef/>
      </w:r>
      <w:r>
        <w:t>Is concise! Maybe needs to walk reader a bit more through the ideas however</w:t>
      </w:r>
    </w:p>
  </w:comment>
  <w:comment w:id="2" w:author="Peter Reich" w:date="2017-10-25T11:14:00Z" w:initials="PR">
    <w:p w14:paraId="031312E5" w14:textId="0235CEBC" w:rsidR="001901AA" w:rsidRDefault="001901AA">
      <w:pPr>
        <w:pStyle w:val="CommentText"/>
      </w:pPr>
      <w:r>
        <w:rPr>
          <w:rStyle w:val="CommentReference"/>
        </w:rPr>
        <w:annotationRef/>
      </w:r>
      <w:r>
        <w:t>Here and throughout the paper I think we need to better balance the fact of significant reductions in C gain and growth (figure 1 right bottom and 2b) with more modest water stress than we would have anticipated (but by default this is some “measure” of stress or at least impact if not stress – meaning we need to define ‘stress’ better) and reconcile these impacts with lack of impact on C partitioning</w:t>
      </w:r>
    </w:p>
  </w:comment>
  <w:comment w:id="3" w:author="Peter Reich" w:date="2017-10-25T11:13:00Z" w:initials="PR">
    <w:p w14:paraId="72AEEDFD" w14:textId="33DC414A" w:rsidR="001901AA" w:rsidRDefault="001901AA">
      <w:pPr>
        <w:pStyle w:val="CommentText"/>
      </w:pPr>
      <w:r>
        <w:rPr>
          <w:rStyle w:val="CommentReference"/>
        </w:rPr>
        <w:annotationRef/>
      </w:r>
      <w:r>
        <w:t>Make separate bullet and unpack a little?</w:t>
      </w:r>
    </w:p>
  </w:comment>
  <w:comment w:id="4" w:author="Aspinwall, Michael" w:date="2017-10-25T10:06:00Z" w:initials="AM">
    <w:p w14:paraId="311B246E" w14:textId="5C3C4D5F" w:rsidR="001901AA" w:rsidRDefault="001901AA">
      <w:pPr>
        <w:pStyle w:val="CommentText"/>
      </w:pPr>
      <w:r>
        <w:rPr>
          <w:rStyle w:val="CommentReference"/>
        </w:rPr>
        <w:annotationRef/>
      </w:r>
      <w:r>
        <w:t>Some may wonder whether N concentrations in biomass were affected by warming, based on this statement. Might need something in the discussion about warming impacts on nutrient concentrations and thus physiology…….maybe you mention this later on but I might have missed it.</w:t>
      </w:r>
    </w:p>
  </w:comment>
  <w:comment w:id="5" w:author="Aspinwall, Michael" w:date="2017-10-25T10:08:00Z" w:initials="AM">
    <w:p w14:paraId="44A7BEC2" w14:textId="018410C6" w:rsidR="001901AA" w:rsidRDefault="001901AA">
      <w:pPr>
        <w:pStyle w:val="CommentText"/>
      </w:pPr>
      <w:r>
        <w:rPr>
          <w:rStyle w:val="CommentReference"/>
        </w:rPr>
        <w:annotationRef/>
      </w:r>
      <w:r>
        <w:t xml:space="preserve">I think the general prediction </w:t>
      </w:r>
      <w:r>
        <w:rPr>
          <w:noProof/>
        </w:rPr>
        <w:t xml:space="preserve">from the latest IPCC </w:t>
      </w:r>
      <w:r>
        <w:t>is that the contrast between wet and dry regions will increase; wet areas will get wetter, dry areas will get drier.</w:t>
      </w:r>
    </w:p>
  </w:comment>
  <w:comment w:id="6" w:author="Aspinwall, Michael" w:date="2017-10-25T10:13:00Z" w:initials="AM">
    <w:p w14:paraId="51454E97" w14:textId="72C25C59" w:rsidR="001901AA" w:rsidRDefault="001901AA">
      <w:pPr>
        <w:pStyle w:val="CommentText"/>
      </w:pPr>
      <w:r>
        <w:rPr>
          <w:rStyle w:val="CommentReference"/>
        </w:rPr>
        <w:annotationRef/>
      </w:r>
      <w:r>
        <w:t xml:space="preserve">Do we expect any changes in the slope? Does growth R ‘acclimate’ or is this a circular question since growth respiration is likely to track tree growth rates…..thus any acclimation of growth R would be captured by changes in growth rate? </w:t>
      </w:r>
    </w:p>
  </w:comment>
  <w:comment w:id="7" w:author="Peter Reich" w:date="2017-10-25T10:31:00Z" w:initials="PR">
    <w:p w14:paraId="3BD5C116" w14:textId="27F11637" w:rsidR="001901AA" w:rsidRDefault="001901AA">
      <w:pPr>
        <w:pStyle w:val="CommentText"/>
      </w:pPr>
      <w:r>
        <w:rPr>
          <w:rStyle w:val="CommentReference"/>
        </w:rPr>
        <w:annotationRef/>
      </w:r>
      <w:r>
        <w:t>How do these values compare to estimates made from tree growth assuming no turnover of biomass???</w:t>
      </w:r>
    </w:p>
  </w:comment>
  <w:comment w:id="8" w:author="John E. Drake" w:date="2017-12-19T16:16:00Z" w:initials="JED">
    <w:p w14:paraId="7B184E47" w14:textId="094C62CF" w:rsidR="001901AA" w:rsidRDefault="001901AA">
      <w:pPr>
        <w:pStyle w:val="CommentText"/>
      </w:pPr>
      <w:r>
        <w:rPr>
          <w:rStyle w:val="CommentReference"/>
        </w:rPr>
        <w:annotationRef/>
      </w:r>
      <w:r>
        <w:t xml:space="preserve">C uptake is a bit more than twice the rate of biomass accumulation. For example, a plot of biomass accumulation per </w:t>
      </w:r>
      <w:proofErr w:type="spellStart"/>
      <w:r>
        <w:t>fornight</w:t>
      </w:r>
      <w:proofErr w:type="spellEnd"/>
      <w:r>
        <w:t xml:space="preserve"> vs. C uptake on the fortnight has a strong positive relationship with a slope of ~0.4</w:t>
      </w:r>
    </w:p>
  </w:comment>
  <w:comment w:id="9" w:author="Aspinwall, Michael" w:date="2017-10-25T10:16:00Z" w:initials="AM">
    <w:p w14:paraId="0FEEF142" w14:textId="7FAE9560" w:rsidR="001901AA" w:rsidRDefault="001901AA">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1901AA" w:rsidRDefault="001901AA">
      <w:pPr>
        <w:pStyle w:val="CommentText"/>
      </w:pPr>
    </w:p>
    <w:p w14:paraId="2A6653B6" w14:textId="4C90145F" w:rsidR="001901AA" w:rsidRDefault="001901AA">
      <w:pPr>
        <w:pStyle w:val="CommentText"/>
      </w:pPr>
      <w:r>
        <w:t>PR: agreed, but I can’t say I understand why this would occur!</w:t>
      </w:r>
    </w:p>
  </w:comment>
  <w:comment w:id="10" w:author="John E. Drake" w:date="2017-12-19T16:25:00Z" w:initials="JED">
    <w:p w14:paraId="6DFEE3E4" w14:textId="0F88995C" w:rsidR="001901AA" w:rsidRDefault="001901AA">
      <w:pPr>
        <w:pStyle w:val="CommentText"/>
      </w:pPr>
      <w:r>
        <w:rPr>
          <w:rStyle w:val="CommentReference"/>
        </w:rPr>
        <w:annotationRef/>
      </w:r>
      <w:r>
        <w:t>Yeah me neither!</w:t>
      </w:r>
    </w:p>
  </w:comment>
  <w:comment w:id="11" w:author="Aspinwall, Michael" w:date="2017-10-25T10:17:00Z" w:initials="AM">
    <w:p w14:paraId="0DBB51E6" w14:textId="2D7561FD" w:rsidR="001901AA" w:rsidRDefault="001901AA">
      <w:pPr>
        <w:pStyle w:val="CommentText"/>
      </w:pPr>
      <w:r>
        <w:rPr>
          <w:rStyle w:val="CommentReference"/>
        </w:rPr>
        <w:annotationRef/>
      </w:r>
      <w:r>
        <w:t>I think this section could condensed a little bit or made more concise. This might save some space.</w:t>
      </w:r>
    </w:p>
  </w:comment>
  <w:comment w:id="12" w:author="Peter Reich" w:date="2017-10-25T10:32:00Z" w:initials="PR">
    <w:p w14:paraId="1CE626E7" w14:textId="646D4455" w:rsidR="001901AA" w:rsidRDefault="001901AA">
      <w:pPr>
        <w:pStyle w:val="CommentText"/>
      </w:pPr>
      <w:r>
        <w:rPr>
          <w:rStyle w:val="CommentReference"/>
        </w:rPr>
        <w:annotationRef/>
      </w:r>
      <w:r>
        <w:t xml:space="preserve">Is this a place to report how </w:t>
      </w:r>
      <w:proofErr w:type="spellStart"/>
      <w:r>
        <w:t>how</w:t>
      </w:r>
      <w:proofErr w:type="spellEnd"/>
      <w:r>
        <w:t xml:space="preserve"> we think tree responses to </w:t>
      </w:r>
      <w:proofErr w:type="spellStart"/>
      <w:r>
        <w:t>traetments</w:t>
      </w:r>
      <w:proofErr w:type="spellEnd"/>
      <w:r>
        <w:t xml:space="preserve"> were influenced by soil moisture?</w:t>
      </w:r>
    </w:p>
  </w:comment>
  <w:comment w:id="13" w:author="Aspinwall, Michael" w:date="2017-10-25T10:18:00Z" w:initials="AM">
    <w:p w14:paraId="4F5397F3" w14:textId="32E0E63C" w:rsidR="001901AA" w:rsidRDefault="001901AA">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1901AA" w:rsidRDefault="001901AA">
      <w:pPr>
        <w:pStyle w:val="CommentText"/>
      </w:pPr>
    </w:p>
    <w:p w14:paraId="30728D5C" w14:textId="51C22B78" w:rsidR="001901AA" w:rsidRDefault="001901AA">
      <w:pPr>
        <w:pStyle w:val="CommentText"/>
      </w:pPr>
      <w:r>
        <w:t>PR: Agreed – it is hard to know just what to think of this.</w:t>
      </w:r>
    </w:p>
  </w:comment>
  <w:comment w:id="14" w:author="John E. Drake" w:date="2017-12-19T16:27:00Z" w:initials="JED">
    <w:p w14:paraId="4A8389CF" w14:textId="2ACEC917" w:rsidR="001901AA" w:rsidRDefault="001901AA">
      <w:pPr>
        <w:pStyle w:val="CommentText"/>
      </w:pPr>
      <w:r>
        <w:rPr>
          <w:rStyle w:val="CommentReference"/>
        </w:rPr>
        <w:annotationRef/>
      </w:r>
      <w:r>
        <w:t>I agree, but I don’t know how to “unpack” the residual. We don’t have independent data to do this.</w:t>
      </w:r>
    </w:p>
  </w:comment>
  <w:comment w:id="15" w:author="Peter Reich" w:date="2017-10-25T10:34:00Z" w:initials="PR">
    <w:p w14:paraId="1612E67D" w14:textId="2BA74A83" w:rsidR="001901AA" w:rsidRDefault="001901AA">
      <w:pPr>
        <w:pStyle w:val="CommentText"/>
      </w:pPr>
      <w:r>
        <w:rPr>
          <w:rStyle w:val="CommentReference"/>
        </w:rPr>
        <w:annotationRef/>
      </w:r>
      <w:r>
        <w:t>Can you show this directly? What does a scatterplot of these values for the 12 trees show?</w:t>
      </w:r>
    </w:p>
  </w:comment>
  <w:comment w:id="16" w:author="John E. Drake" w:date="2017-12-19T16:39:00Z" w:initials="JED">
    <w:p w14:paraId="52705B0A" w14:textId="59E3DF87" w:rsidR="001901AA" w:rsidRDefault="001901AA">
      <w:pPr>
        <w:pStyle w:val="CommentText"/>
      </w:pPr>
      <w:r>
        <w:rPr>
          <w:rStyle w:val="CommentReference"/>
        </w:rPr>
        <w:annotationRef/>
      </w:r>
      <w:r>
        <w:t xml:space="preserve">Yeah I can. I did this and added a new figure. See Fig. 7 </w:t>
      </w:r>
    </w:p>
  </w:comment>
  <w:comment w:id="17" w:author="Peter Reich" w:date="2017-10-25T10:37:00Z" w:initials="PR">
    <w:p w14:paraId="40FB6847" w14:textId="7FF7B07F" w:rsidR="001901AA" w:rsidRDefault="001901AA">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1901AA" w:rsidRDefault="001901AA">
      <w:pPr>
        <w:pStyle w:val="CommentText"/>
      </w:pPr>
    </w:p>
  </w:comment>
  <w:comment w:id="18" w:author="John E. Drake" w:date="2017-12-20T11:27:00Z" w:initials="JED">
    <w:p w14:paraId="01E005FD" w14:textId="018C7CE4" w:rsidR="001901AA" w:rsidRDefault="001901AA">
      <w:pPr>
        <w:pStyle w:val="CommentText"/>
      </w:pPr>
      <w:r>
        <w:rPr>
          <w:rStyle w:val="CommentReference"/>
        </w:rPr>
        <w:annotationRef/>
      </w:r>
      <w:r>
        <w:t>Yes I did this, and the slope was less than 1.0 at 0.57. I need some help interpreting this!</w:t>
      </w:r>
    </w:p>
  </w:comment>
  <w:comment w:id="19" w:author="Peter Reich" w:date="2017-10-25T10:47:00Z" w:initials="PR">
    <w:p w14:paraId="582643F6" w14:textId="3443779B" w:rsidR="001901AA" w:rsidRDefault="001901AA">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20" w:author="Peter Reich" w:date="2017-10-25T10:51:00Z" w:initials="PR">
    <w:p w14:paraId="6432FCF8" w14:textId="075EEF7E" w:rsidR="001901AA" w:rsidRDefault="001901AA">
      <w:pPr>
        <w:pStyle w:val="CommentText"/>
      </w:pPr>
      <w:r>
        <w:rPr>
          <w:rStyle w:val="CommentReference"/>
        </w:rPr>
        <w:annotationRef/>
      </w:r>
      <w:r>
        <w:t>In some ways you are contrasting metabolic effects (as there were big impacts on growth and C gain (fig 1 lower right and 2b) with ‘stress’ that might influence partitioning in a different way than pure resource flow might do?? Otherwise why doesn’t partitioning match C gain and growth? I think this point can be discussed more- we can’t answer it but WHY we see this is intriguing….</w:t>
      </w:r>
    </w:p>
  </w:comment>
  <w:comment w:id="21" w:author="Peter Reich" w:date="2017-10-25T10:55:00Z" w:initials="PR">
    <w:p w14:paraId="48D5F647" w14:textId="2FB22DCB" w:rsidR="001901AA" w:rsidRDefault="001901AA">
      <w:pPr>
        <w:pStyle w:val="CommentText"/>
      </w:pPr>
      <w:r>
        <w:rPr>
          <w:rStyle w:val="CommentReference"/>
        </w:rPr>
        <w:annotationRef/>
      </w:r>
      <w:r>
        <w:t>Here you seem to focus on the fact that some C gain and growth was maintained versus zero if severe drought was in fact obtained; whereas above it is whether C gain and growth were reduced or not…. A bit of a different approach and flavor…</w:t>
      </w:r>
    </w:p>
  </w:comment>
  <w:comment w:id="22" w:author="Peter Reich" w:date="2017-10-25T11:06:00Z" w:initials="PR">
    <w:p w14:paraId="6E5777AD" w14:textId="30AFA837" w:rsidR="001901AA" w:rsidRDefault="001901AA">
      <w:pPr>
        <w:pStyle w:val="CommentText"/>
      </w:pPr>
      <w:r>
        <w:rPr>
          <w:rStyle w:val="CommentReference"/>
        </w:rPr>
        <w:annotationRef/>
      </w:r>
      <w:r>
        <w:t>Would it be more consistent at longer-term scales like annual than at daily or monthly or seasonal scales? Whatever the answer, might be worth saying.</w:t>
      </w:r>
    </w:p>
  </w:comment>
  <w:comment w:id="23" w:author="Aspinwall, Michael" w:date="2017-10-25T10:23:00Z" w:initials="AM">
    <w:p w14:paraId="5F3C2A4D" w14:textId="24EDEAF7" w:rsidR="001901AA" w:rsidRDefault="001901AA">
      <w:pPr>
        <w:pStyle w:val="CommentText"/>
      </w:pPr>
      <w:r>
        <w:rPr>
          <w:rStyle w:val="CommentReference"/>
        </w:rPr>
        <w:annotationRef/>
      </w:r>
      <w:r>
        <w:t xml:space="preserve">You </w:t>
      </w:r>
    </w:p>
  </w:comment>
  <w:comment w:id="24" w:author="Aspinwall, Michael" w:date="2017-10-25T10:24:00Z" w:initials="AM">
    <w:p w14:paraId="274187A3" w14:textId="334159CE" w:rsidR="001901AA" w:rsidRDefault="001901AA">
      <w:pPr>
        <w:pStyle w:val="CommentText"/>
      </w:pPr>
      <w:r>
        <w:rPr>
          <w:rStyle w:val="CommentReference"/>
        </w:rPr>
        <w:annotationRef/>
      </w:r>
      <w:r>
        <w:t>Might want the units on the y-axis, which would save words in the legend.</w:t>
      </w:r>
    </w:p>
  </w:comment>
  <w:comment w:id="26" w:author="John E. Drake" w:date="2017-12-20T11:23:00Z" w:initials="JED">
    <w:p w14:paraId="77475B81" w14:textId="7B3DAA78" w:rsidR="001901AA" w:rsidRDefault="001901AA">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3A749A" w15:done="0"/>
  <w15:commentEx w15:paraId="031312E5" w15:done="0"/>
  <w15:commentEx w15:paraId="72AEEDFD" w15:done="0"/>
  <w15:commentEx w15:paraId="311B246E" w15:done="0"/>
  <w15:commentEx w15:paraId="44A7BEC2" w15:done="0"/>
  <w15:commentEx w15:paraId="51454E97" w15:done="0"/>
  <w15:commentEx w15:paraId="3BD5C116" w15:done="0"/>
  <w15:commentEx w15:paraId="7B184E47" w15:paraIdParent="3BD5C116" w15:done="0"/>
  <w15:commentEx w15:paraId="2A6653B6" w15:done="0"/>
  <w15:commentEx w15:paraId="6DFEE3E4" w15:paraIdParent="2A6653B6" w15:done="0"/>
  <w15:commentEx w15:paraId="0DBB51E6" w15:done="0"/>
  <w15:commentEx w15:paraId="1CE626E7" w15:done="0"/>
  <w15:commentEx w15:paraId="30728D5C" w15:done="0"/>
  <w15:commentEx w15:paraId="4A8389CF" w15:paraIdParent="30728D5C" w15:done="0"/>
  <w15:commentEx w15:paraId="1612E67D" w15:done="0"/>
  <w15:commentEx w15:paraId="52705B0A" w15:paraIdParent="1612E67D" w15:done="0"/>
  <w15:commentEx w15:paraId="49F244BD" w15:done="0"/>
  <w15:commentEx w15:paraId="01E005FD" w15:paraIdParent="49F244BD" w15:done="0"/>
  <w15:commentEx w15:paraId="582643F6" w15:done="0"/>
  <w15:commentEx w15:paraId="6432FCF8" w15:done="0"/>
  <w15:commentEx w15:paraId="48D5F647" w15:done="0"/>
  <w15:commentEx w15:paraId="6E5777AD" w15:done="0"/>
  <w15:commentEx w15:paraId="5F3C2A4D" w15:done="0"/>
  <w15:commentEx w15:paraId="274187A3" w15:done="0"/>
  <w15:commentEx w15:paraId="77475B8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pinwall, Michael">
    <w15:presenceInfo w15:providerId="AD" w15:userId="S-1-5-21-2133283647-1346381542-622671684-374214"/>
  </w15:person>
  <w15:person w15:author="John E. Drake">
    <w15:presenceInfo w15:providerId="AD" w15:userId="S-1-5-21-2131559260-2045905398-530207130-309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85268"/>
    <w:rsid w:val="000A7F8C"/>
    <w:rsid w:val="000C4DA0"/>
    <w:rsid w:val="000E10B6"/>
    <w:rsid w:val="000F67B0"/>
    <w:rsid w:val="0018556E"/>
    <w:rsid w:val="001901AA"/>
    <w:rsid w:val="001A73B1"/>
    <w:rsid w:val="001E3A64"/>
    <w:rsid w:val="002026BB"/>
    <w:rsid w:val="00204407"/>
    <w:rsid w:val="002059F3"/>
    <w:rsid w:val="00223EDF"/>
    <w:rsid w:val="0027297F"/>
    <w:rsid w:val="00276682"/>
    <w:rsid w:val="002B64EA"/>
    <w:rsid w:val="002C57D4"/>
    <w:rsid w:val="002F02DD"/>
    <w:rsid w:val="0031020E"/>
    <w:rsid w:val="0031375E"/>
    <w:rsid w:val="00316973"/>
    <w:rsid w:val="00341F60"/>
    <w:rsid w:val="0036405B"/>
    <w:rsid w:val="00373BB6"/>
    <w:rsid w:val="00374242"/>
    <w:rsid w:val="003B24EB"/>
    <w:rsid w:val="003C7ECF"/>
    <w:rsid w:val="003E059E"/>
    <w:rsid w:val="003F4DBD"/>
    <w:rsid w:val="003F4F4E"/>
    <w:rsid w:val="00413AB9"/>
    <w:rsid w:val="004344F6"/>
    <w:rsid w:val="00436786"/>
    <w:rsid w:val="0044491D"/>
    <w:rsid w:val="004515F9"/>
    <w:rsid w:val="00457427"/>
    <w:rsid w:val="00461ED8"/>
    <w:rsid w:val="00464464"/>
    <w:rsid w:val="00484096"/>
    <w:rsid w:val="004A01B1"/>
    <w:rsid w:val="004D5138"/>
    <w:rsid w:val="00525B1E"/>
    <w:rsid w:val="00527DBF"/>
    <w:rsid w:val="00555290"/>
    <w:rsid w:val="00563E99"/>
    <w:rsid w:val="005810B3"/>
    <w:rsid w:val="005B039E"/>
    <w:rsid w:val="0060244C"/>
    <w:rsid w:val="00625974"/>
    <w:rsid w:val="006705C4"/>
    <w:rsid w:val="006B3BED"/>
    <w:rsid w:val="007060C1"/>
    <w:rsid w:val="00721B7D"/>
    <w:rsid w:val="00732244"/>
    <w:rsid w:val="00743AA6"/>
    <w:rsid w:val="0076210D"/>
    <w:rsid w:val="007A4147"/>
    <w:rsid w:val="0089177E"/>
    <w:rsid w:val="00893DCF"/>
    <w:rsid w:val="008B0C63"/>
    <w:rsid w:val="008C2121"/>
    <w:rsid w:val="008F5C2F"/>
    <w:rsid w:val="009322CF"/>
    <w:rsid w:val="009526C3"/>
    <w:rsid w:val="009718A1"/>
    <w:rsid w:val="009B00B8"/>
    <w:rsid w:val="009B3A95"/>
    <w:rsid w:val="009C5D79"/>
    <w:rsid w:val="00A2115E"/>
    <w:rsid w:val="00A21760"/>
    <w:rsid w:val="00A663C4"/>
    <w:rsid w:val="00AF22CC"/>
    <w:rsid w:val="00AF638F"/>
    <w:rsid w:val="00B06987"/>
    <w:rsid w:val="00B12397"/>
    <w:rsid w:val="00B15F46"/>
    <w:rsid w:val="00B20CE7"/>
    <w:rsid w:val="00B256B7"/>
    <w:rsid w:val="00B66B6F"/>
    <w:rsid w:val="00B93F9C"/>
    <w:rsid w:val="00BB7C40"/>
    <w:rsid w:val="00BE6DD0"/>
    <w:rsid w:val="00C051E1"/>
    <w:rsid w:val="00CA1577"/>
    <w:rsid w:val="00CA428E"/>
    <w:rsid w:val="00CE36B2"/>
    <w:rsid w:val="00CF1EF8"/>
    <w:rsid w:val="00CF7FA5"/>
    <w:rsid w:val="00D30653"/>
    <w:rsid w:val="00D366EA"/>
    <w:rsid w:val="00D3799D"/>
    <w:rsid w:val="00D41597"/>
    <w:rsid w:val="00D52565"/>
    <w:rsid w:val="00DA7276"/>
    <w:rsid w:val="00DE74F4"/>
    <w:rsid w:val="00E00B3B"/>
    <w:rsid w:val="00E16B34"/>
    <w:rsid w:val="00E54300"/>
    <w:rsid w:val="00E7094F"/>
    <w:rsid w:val="00E70CF7"/>
    <w:rsid w:val="00E92963"/>
    <w:rsid w:val="00EA2D30"/>
    <w:rsid w:val="00EC30F0"/>
    <w:rsid w:val="00EC3235"/>
    <w:rsid w:val="00F03DDB"/>
    <w:rsid w:val="00F341AE"/>
    <w:rsid w:val="00F53286"/>
    <w:rsid w:val="00F55024"/>
    <w:rsid w:val="00F70B31"/>
    <w:rsid w:val="00F87F40"/>
    <w:rsid w:val="00FD0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2</TotalTime>
  <Pages>35</Pages>
  <Words>48734</Words>
  <Characters>277787</Characters>
  <Application>Microsoft Office Word</Application>
  <DocSecurity>0</DocSecurity>
  <Lines>2314</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16</cp:revision>
  <dcterms:created xsi:type="dcterms:W3CDTF">2017-12-14T18:32:00Z</dcterms:created>
  <dcterms:modified xsi:type="dcterms:W3CDTF">2018-01-02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5"&gt;&lt;session id="8M4p7Bw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